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421696" behindDoc="1" locked="0" layoutInCell="1" allowOverlap="1" wp14:anchorId="65A89F78" wp14:editId="4BA626BC">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D1582B"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D1582B"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D1582B"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D1582B"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D1582B"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69C3886E"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w:t>
      </w:r>
      <w:r w:rsidR="00650275" w:rsidRPr="00D843E0">
        <w:rPr>
          <w:szCs w:val="24"/>
        </w:rPr>
        <w:t>see</w:t>
      </w:r>
      <w:r w:rsidR="00D843E0" w:rsidRPr="00D843E0">
        <w:rPr>
          <w:szCs w:val="24"/>
        </w:rPr>
        <w:t xml:space="preserve"> </w:t>
      </w:r>
      <w:r w:rsidR="00D843E0" w:rsidRPr="00D843E0">
        <w:rPr>
          <w:szCs w:val="24"/>
        </w:rPr>
        <w:fldChar w:fldCharType="begin"/>
      </w:r>
      <w:r w:rsidR="00D843E0" w:rsidRPr="00D843E0">
        <w:rPr>
          <w:szCs w:val="24"/>
        </w:rPr>
        <w:instrText xml:space="preserve"> REF _Ref483786066 \h </w:instrText>
      </w:r>
      <w:r w:rsidR="00D843E0">
        <w:rPr>
          <w:szCs w:val="24"/>
        </w:rPr>
        <w:instrText xml:space="preserve"> \* MERGEFORMAT </w:instrText>
      </w:r>
      <w:r w:rsidR="00CC06D1">
        <w:rPr>
          <w:szCs w:val="24"/>
        </w:rPr>
        <w:instrText>\* lower</w:instrText>
      </w:r>
      <w:r w:rsidR="00D843E0" w:rsidRPr="00D843E0">
        <w:rPr>
          <w:szCs w:val="24"/>
        </w:rPr>
      </w:r>
      <w:r w:rsidR="00D843E0" w:rsidRPr="00D843E0">
        <w:rPr>
          <w:szCs w:val="24"/>
        </w:rPr>
        <w:fldChar w:fldCharType="separate"/>
      </w:r>
      <w:r w:rsidR="0055156F">
        <w:rPr>
          <w:b/>
          <w:bCs/>
          <w:szCs w:val="24"/>
        </w:rPr>
        <w:t>Error! Unknown switch argument.</w:t>
      </w:r>
      <w:r w:rsidR="00D843E0" w:rsidRPr="00D843E0">
        <w:rPr>
          <w:szCs w:val="24"/>
        </w:rPr>
        <w:fldChar w:fldCharType="end"/>
      </w:r>
      <w:r w:rsidR="00650275">
        <w:rPr>
          <w:szCs w:val="24"/>
        </w:rPr>
        <w:t>)</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423744" behindDoc="1" locked="0" layoutInCell="1" allowOverlap="1" wp14:anchorId="65E25F7F" wp14:editId="4028D5EF">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D1582B" w:rsidRDefault="00D1582B"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51DCC393" w:rsidR="00D1582B" w:rsidRDefault="00D1582B" w:rsidP="00FC734F">
                              <w:pPr>
                                <w:pStyle w:val="NormalWeb"/>
                                <w:spacing w:before="0" w:beforeAutospacing="0" w:after="0" w:afterAutospacing="0"/>
                              </w:pPr>
                              <w:bookmarkStart w:id="1"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1"/>
                              <w:r>
                                <w:rPr>
                                  <w:rFonts w:eastAsia="Times New Roman" w:cstheme="minorBidi"/>
                                  <w:color w:val="000000"/>
                                  <w:kern w:val="24"/>
                                  <w:sz w:val="20"/>
                                  <w:szCs w:val="20"/>
                                </w:rPr>
                                <w:t>.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892736;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D1582B" w:rsidRDefault="00D1582B"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51DCC393" w:rsidR="00D1582B" w:rsidRDefault="00D1582B" w:rsidP="00FC734F">
                        <w:pPr>
                          <w:pStyle w:val="NormalWeb"/>
                          <w:spacing w:before="0" w:beforeAutospacing="0" w:after="0" w:afterAutospacing="0"/>
                        </w:pPr>
                        <w:bookmarkStart w:id="2"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2"/>
                        <w:r>
                          <w:rPr>
                            <w:rFonts w:eastAsia="Times New Roman" w:cstheme="minorBidi"/>
                            <w:color w:val="000000"/>
                            <w:kern w:val="24"/>
                            <w:sz w:val="20"/>
                            <w:szCs w:val="20"/>
                          </w:rPr>
                          <w:t>.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D1582B"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419648" behindDoc="0" locked="0" layoutInCell="1" allowOverlap="1" wp14:anchorId="7BE29769" wp14:editId="524A6499">
                <wp:simplePos x="0" y="0"/>
                <wp:positionH relativeFrom="margin">
                  <wp:posOffset>2791460</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62296E88" w:rsidR="00D1582B" w:rsidRDefault="00D1582B"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8pt;margin-top:8.9pt;width:246.15pt;height:219.75pt;z-index:251419648;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vpNMIu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">
                  <v:imagedata r:id="rId12" o:title="A close up of a map&#10;&#10;Description generated with high confidence" cropbottom="7540f" cropright="8298f"/>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62296E88" w:rsidR="00D1582B" w:rsidRDefault="00D1582B"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260A4328"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C06D1">
        <w:rPr>
          <w:rFonts w:eastAsiaTheme="minorEastAsia"/>
        </w:rPr>
        <w:t>A derivation of the</w:t>
      </w:r>
      <w:r w:rsidR="00CC06D1">
        <w:t xml:space="preserve"> Alfvén can be seen in Appendix A.</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077630A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w:lastRenderedPageBreak/>
        <mc:AlternateContent>
          <mc:Choice Requires="wpg">
            <w:drawing>
              <wp:anchor distT="0" distB="0" distL="114300" distR="114300" simplePos="0" relativeHeight="251436032" behindDoc="0" locked="0" layoutInCell="1" allowOverlap="1" wp14:anchorId="5C3518C2" wp14:editId="2637E0BB">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206B86C4" w:rsidR="00D1582B" w:rsidRDefault="00D1582B" w:rsidP="005538DE">
                                <w:pPr>
                                  <w:pStyle w:val="NormalWeb"/>
                                  <w:spacing w:before="0" w:beforeAutospacing="0" w:after="0" w:afterAutospacing="0"/>
                                </w:pPr>
                                <w:bookmarkStart w:id="3"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3</w:t>
                                </w:r>
                                <w:r>
                                  <w:rPr>
                                    <w:color w:val="000000" w:themeColor="text1"/>
                                    <w:kern w:val="24"/>
                                    <w:sz w:val="20"/>
                                    <w:szCs w:val="20"/>
                                  </w:rPr>
                                  <w:fldChar w:fldCharType="end"/>
                                </w:r>
                                <w:bookmarkEnd w:id="3"/>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436032"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206B86C4" w:rsidR="00D1582B" w:rsidRDefault="00D1582B" w:rsidP="005538DE">
                          <w:pPr>
                            <w:pStyle w:val="NormalWeb"/>
                            <w:spacing w:before="0" w:beforeAutospacing="0" w:after="0" w:afterAutospacing="0"/>
                          </w:pPr>
                          <w:bookmarkStart w:id="4"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3</w:t>
                          </w:r>
                          <w:r>
                            <w:rPr>
                              <w:color w:val="000000" w:themeColor="text1"/>
                              <w:kern w:val="24"/>
                              <w:sz w:val="20"/>
                              <w:szCs w:val="20"/>
                            </w:rPr>
                            <w:fldChar w:fldCharType="end"/>
                          </w:r>
                          <w:bookmarkEnd w:id="4"/>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6D3AE886"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w:t>
      </w:r>
      <w:r w:rsidR="00CC06D1">
        <w:t>h other particles by collisions</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74428817" w14:textId="208FA445" w:rsidR="00A44C22" w:rsidRPr="00D35FCA" w:rsidRDefault="002D7913" w:rsidP="00D35FCA">
      <w:pPr>
        <w:pStyle w:val="Body"/>
        <w:rPr>
          <w:rFonts w:eastAsiaTheme="minorEastAsia"/>
        </w:rPr>
      </w:pPr>
      <w:r>
        <w:rPr>
          <w:rFonts w:eastAsiaTheme="minorEastAsia"/>
          <w:noProof/>
        </w:rPr>
        <w:lastRenderedPageBreak/>
        <mc:AlternateContent>
          <mc:Choice Requires="wpg">
            <w:drawing>
              <wp:anchor distT="0" distB="0" distL="114300" distR="114300" simplePos="0" relativeHeight="251429888" behindDoc="0" locked="0" layoutInCell="1" allowOverlap="1" wp14:anchorId="1BA30704" wp14:editId="48B53D3A">
                <wp:simplePos x="0" y="0"/>
                <wp:positionH relativeFrom="column">
                  <wp:posOffset>2821737</wp:posOffset>
                </wp:positionH>
                <wp:positionV relativeFrom="paragraph">
                  <wp:posOffset>2805</wp:posOffset>
                </wp:positionV>
                <wp:extent cx="3487533" cy="153035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356"/>
                          <a:chOff x="0" y="0"/>
                          <a:chExt cx="3487533" cy="1530356"/>
                        </a:xfrm>
                      </wpg:grpSpPr>
                      <wps:wsp>
                        <wps:cNvPr id="32" name="TextBox 15"/>
                        <wps:cNvSpPr txBox="1"/>
                        <wps:spPr>
                          <a:xfrm>
                            <a:off x="0" y="1292866"/>
                            <a:ext cx="3425825" cy="237490"/>
                          </a:xfrm>
                          <a:prstGeom prst="rect">
                            <a:avLst/>
                          </a:prstGeom>
                          <a:noFill/>
                        </wps:spPr>
                        <wps:txbx>
                          <w:txbxContent>
                            <w:p w14:paraId="571EF0D8" w14:textId="0C63B79F" w:rsidR="00D1582B" w:rsidRDefault="00D1582B"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429888" coordsize="34875,1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NfP4dM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28;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0C63B79F" w:rsidR="00D1582B" w:rsidRDefault="00D1582B"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sidRPr="00CC06D1">
        <w:rPr>
          <w:rFonts w:eastAsiaTheme="minorEastAsia"/>
          <w:szCs w:val="24"/>
        </w:rPr>
        <w:t>in</w:t>
      </w:r>
      <w:r w:rsidR="00CC06D1" w:rsidRPr="00CC06D1">
        <w:rPr>
          <w:rFonts w:eastAsiaTheme="minorEastAsia"/>
          <w:szCs w:val="24"/>
        </w:rPr>
        <w:t xml:space="preserve"> </w:t>
      </w:r>
      <w:r w:rsidR="00CC06D1" w:rsidRPr="00CC06D1">
        <w:rPr>
          <w:rFonts w:eastAsiaTheme="minorEastAsia"/>
          <w:szCs w:val="24"/>
        </w:rPr>
        <w:fldChar w:fldCharType="begin"/>
      </w:r>
      <w:r w:rsidR="00CC06D1" w:rsidRPr="00CC06D1">
        <w:rPr>
          <w:rFonts w:eastAsiaTheme="minorEastAsia"/>
          <w:szCs w:val="24"/>
        </w:rPr>
        <w:instrText xml:space="preserve"> REF  _Ref483786645 \h \* lower \* MERGEFORMAT </w:instrText>
      </w:r>
      <w:r w:rsidR="00CC06D1" w:rsidRPr="00CC06D1">
        <w:rPr>
          <w:rFonts w:eastAsiaTheme="minorEastAsia"/>
          <w:szCs w:val="24"/>
        </w:rPr>
      </w:r>
      <w:r w:rsidR="00CC06D1" w:rsidRPr="00CC06D1">
        <w:rPr>
          <w:rFonts w:eastAsiaTheme="minorEastAsia"/>
          <w:szCs w:val="24"/>
        </w:rPr>
        <w:fldChar w:fldCharType="separate"/>
      </w:r>
      <w:r w:rsidR="0055156F" w:rsidRPr="0055156F">
        <w:rPr>
          <w:color w:val="000000" w:themeColor="text1"/>
          <w:kern w:val="24"/>
          <w:szCs w:val="24"/>
        </w:rPr>
        <w:t xml:space="preserve">figure </w:t>
      </w:r>
      <w:r w:rsidR="0055156F" w:rsidRPr="0055156F">
        <w:rPr>
          <w:noProof/>
          <w:color w:val="000000" w:themeColor="text1"/>
          <w:kern w:val="24"/>
          <w:szCs w:val="24"/>
        </w:rPr>
        <w:t>3</w:t>
      </w:r>
      <w:r w:rsidR="00CC06D1" w:rsidRPr="00CC06D1">
        <w:rPr>
          <w:rFonts w:eastAsiaTheme="minorEastAsia"/>
          <w:szCs w:val="24"/>
        </w:rPr>
        <w:fldChar w:fldCharType="end"/>
      </w:r>
      <w:r w:rsidR="00890CCE">
        <w:rPr>
          <w:rFonts w:eastAsiaTheme="minorEastAsia"/>
        </w:rPr>
        <w:t>, along with the orientation of the neutral beam injectors.</w:t>
      </w:r>
      <w:r w:rsidR="005D1EF2">
        <w:rPr>
          <w:rFonts w:eastAsiaTheme="minorEastAsia"/>
        </w:rPr>
        <w:t xml:space="preserve"> The poloidal array consists of </w:t>
      </w:r>
      <w:r w:rsidR="005D1EF2" w:rsidRPr="005D1EF2">
        <w:rPr>
          <w:rFonts w:eastAsiaTheme="minorEastAsia"/>
          <w:color w:val="FF0000"/>
        </w:rPr>
        <w:t>31</w:t>
      </w:r>
      <w:r w:rsidR="005D1EF2">
        <w:rPr>
          <w:rFonts w:eastAsiaTheme="minorEastAsia"/>
          <w:color w:val="FF0000"/>
        </w:rPr>
        <w:t xml:space="preserve"> (verify)</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6D9FDAD1" w14:textId="51A794C8"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433984" behindDoc="0" locked="0" layoutInCell="1" allowOverlap="1" wp14:anchorId="645DF9E1" wp14:editId="6BFAA4FF">
                <wp:simplePos x="0" y="0"/>
                <wp:positionH relativeFrom="margin">
                  <wp:posOffset>2708910</wp:posOffset>
                </wp:positionH>
                <wp:positionV relativeFrom="paragraph">
                  <wp:posOffset>248285</wp:posOffset>
                </wp:positionV>
                <wp:extent cx="3204210" cy="2814320"/>
                <wp:effectExtent l="0" t="0" r="34290" b="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4320"/>
                          <a:chOff x="-52390" y="0"/>
                          <a:chExt cx="3204722" cy="2814832"/>
                        </a:xfrm>
                      </wpg:grpSpPr>
                      <wpg:grpSp>
                        <wpg:cNvPr id="57" name="Group 57"/>
                        <wpg:cNvGrpSpPr/>
                        <wpg:grpSpPr>
                          <a:xfrm>
                            <a:off x="-52390" y="0"/>
                            <a:ext cx="3204722" cy="2814832"/>
                            <a:chOff x="-52390" y="0"/>
                            <a:chExt cx="3204722" cy="2814832"/>
                          </a:xfrm>
                        </wpg:grpSpPr>
                        <pic:pic xmlns:pic="http://schemas.openxmlformats.org/drawingml/2006/picture">
                          <pic:nvPicPr>
                            <pic:cNvPr id="58" name="Picture 58"/>
                            <pic:cNvPicPr>
                              <a:picLocks noChangeAspect="1"/>
                            </pic:cNvPicPr>
                          </pic:nvPicPr>
                          <pic:blipFill>
                            <a:blip r:embed="rId17"/>
                            <a:stretch>
                              <a:fillRect/>
                            </a:stretch>
                          </pic:blipFill>
                          <pic:spPr>
                            <a:xfrm>
                              <a:off x="1" y="0"/>
                              <a:ext cx="3114456" cy="2130334"/>
                            </a:xfrm>
                            <a:prstGeom prst="rect">
                              <a:avLst/>
                            </a:prstGeom>
                          </pic:spPr>
                        </pic:pic>
                        <wps:wsp>
                          <wps:cNvPr id="59" name="TextBox 20"/>
                          <wps:cNvSpPr txBox="1"/>
                          <wps:spPr>
                            <a:xfrm>
                              <a:off x="-52390" y="2071591"/>
                              <a:ext cx="3204722" cy="743241"/>
                            </a:xfrm>
                            <a:prstGeom prst="rect">
                              <a:avLst/>
                            </a:prstGeom>
                            <a:noFill/>
                          </wps:spPr>
                          <wps:txbx>
                            <w:txbxContent>
                              <w:p w14:paraId="1AA761FE" w14:textId="470995F7" w:rsidR="00D1582B" w:rsidRDefault="00D1582B"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color w:val="000000" w:themeColor="text1"/>
                                    <w:kern w:val="24"/>
                                    <w:sz w:val="20"/>
                                    <w:szCs w:val="20"/>
                                  </w:rPr>
                                  <w:fldChar w:fldCharType="begin" w:fldLock="1"/>
                                </w:r>
                                <w:r>
                                  <w:rPr>
                                    <w:color w:val="000000" w:themeColor="text1"/>
                                    <w:kern w:val="24"/>
                                    <w:sz w:val="20"/>
                                    <w:szCs w:val="20"/>
                                  </w:rPr>
                                  <w:instrText>ADDIN CSL_CITATION { "citationItems" : [ { "id" : "ITEM-1", "itemData" : {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Van", "family" : "Zeeland", "given" : "M A", "non-dropping-particle" : "", "parse-names" : false, "suffix" : "" }, { "dropping-particle" : "", "family" : "Heidbrink", "given" : "W 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d2a9f9c3-2a37-4883-ac65-412aa3b339ca", "http://www.mendeley.com/documents/?uuid=e050f5f5-c98a-4664-bc96-fe9a20e19ac8" ] } ], "mendeley" : { "formattedCitation" : "&lt;sup&gt;9&lt;/sup&gt;", "plainTextFormattedCitation" : "9", "previouslyFormattedCitation" : "&lt;sup&gt;7&lt;/sup&gt;" }, "properties" : { "noteIndex" : 0 }, "schema" : "https://github.com/citation-style-language/schema/raw/master/csl-citation.json" }</w:instrText>
                                </w:r>
                                <w:r>
                                  <w:rPr>
                                    <w:color w:val="000000" w:themeColor="text1"/>
                                    <w:kern w:val="24"/>
                                    <w:sz w:val="20"/>
                                    <w:szCs w:val="20"/>
                                  </w:rPr>
                                  <w:fldChar w:fldCharType="separate"/>
                                </w:r>
                                <w:r w:rsidRPr="00C0406B">
                                  <w:rPr>
                                    <w:noProof/>
                                    <w:color w:val="000000" w:themeColor="text1"/>
                                    <w:kern w:val="24"/>
                                    <w:sz w:val="20"/>
                                    <w:szCs w:val="20"/>
                                    <w:vertAlign w:val="superscript"/>
                                  </w:rPr>
                                  <w:t>9</w:t>
                                </w:r>
                                <w:r>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6660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108703"/>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3pt;margin-top:19.55pt;width:252.3pt;height:221.6pt;z-index:251433984;mso-position-horizontal-relative:margin;mso-width-relative:margin;mso-height-relative:margin" coordorigin="-523" coordsize="32047,2814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">
                <v:group id="Group 57" o:spid="_x0000_s1051" style="position:absolute;left:-523;width:32046;height:28148" coordorigin="-523" coordsize="32047,28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width:31144;height:21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">
                    <v:imagedata r:id="rId18" o:title=""/>
                  </v:shape>
                  <v:shape id="TextBox 20" o:spid="_x0000_s1053" type="#_x0000_t202" style="position:absolute;left:-523;top:20715;width:32046;height:7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470995F7" w:rsidR="00D1582B" w:rsidRDefault="00D1582B"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color w:val="000000" w:themeColor="text1"/>
                              <w:kern w:val="24"/>
                              <w:sz w:val="20"/>
                              <w:szCs w:val="20"/>
                            </w:rPr>
                            <w:fldChar w:fldCharType="begin" w:fldLock="1"/>
                          </w:r>
                          <w:r>
                            <w:rPr>
                              <w:color w:val="000000" w:themeColor="text1"/>
                              <w:kern w:val="24"/>
                              <w:sz w:val="20"/>
                              <w:szCs w:val="20"/>
                            </w:rPr>
                            <w:instrText>ADDIN CSL_CITATION { "citationItems" : [ { "id" : "ITEM-1", "itemData" : {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Van", "family" : "Zeeland", "given" : "M A", "non-dropping-particle" : "", "parse-names" : false, "suffix" : "" }, { "dropping-particle" : "", "family" : "Heidbrink", "given" : "W 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d2a9f9c3-2a37-4883-ac65-412aa3b339ca", "http://www.mendeley.com/documents/?uuid=e050f5f5-c98a-4664-bc96-fe9a20e19ac8" ] } ], "mendeley" : { "formattedCitation" : "&lt;sup&gt;9&lt;/sup&gt;", "plainTextFormattedCitation" : "9", "previouslyFormattedCitation" : "&lt;sup&gt;7&lt;/sup&gt;" }, "properties" : { "noteIndex" : 0 }, "schema" : "https://github.com/citation-style-language/schema/raw/master/csl-citation.json" }</w:instrText>
                          </w:r>
                          <w:r>
                            <w:rPr>
                              <w:color w:val="000000" w:themeColor="text1"/>
                              <w:kern w:val="24"/>
                              <w:sz w:val="20"/>
                              <w:szCs w:val="20"/>
                            </w:rPr>
                            <w:fldChar w:fldCharType="separate"/>
                          </w:r>
                          <w:r w:rsidRPr="00C0406B">
                            <w:rPr>
                              <w:noProof/>
                              <w:color w:val="000000" w:themeColor="text1"/>
                              <w:kern w:val="24"/>
                              <w:sz w:val="20"/>
                              <w:szCs w:val="20"/>
                              <w:vertAlign w:val="superscript"/>
                            </w:rPr>
                            <w:t>9</w:t>
                          </w:r>
                          <w:r>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1087" to="31523,21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688617CF"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C0406B">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5&lt;/sup&gt;", "plainTextFormattedCitation" : "5", "previouslyFormattedCitation" : "&lt;sup&gt;5&lt;/sup&gt;" }, "properties" : { "noteIndex" : 0 }, "schema" : "https://github.com/citation-style-language/schema/raw/master/csl-citation.json" }</w:instrText>
      </w:r>
      <w:r w:rsidR="008E064D">
        <w:fldChar w:fldCharType="separate"/>
      </w:r>
      <w:r w:rsidR="008E064D" w:rsidRPr="008E064D">
        <w:rPr>
          <w:noProof/>
          <w:vertAlign w:val="superscript"/>
        </w:rPr>
        <w:t>5</w:t>
      </w:r>
      <w:r w:rsidR="008E064D">
        <w:fldChar w:fldCharType="end"/>
      </w:r>
      <w:r w:rsidR="003E061C">
        <w:rPr>
          <w:color w:val="FF0000"/>
        </w:rPr>
        <w:t xml:space="preserve"> </w:t>
      </w:r>
      <w:r w:rsidR="003E061C">
        <w:t xml:space="preserve">and it has even been found that particles trapped in these Alfvén eigenmodes </w:t>
      </w:r>
      <w:r w:rsidR="00BA0C27">
        <w:t>reduce the beam power</w:t>
      </w:r>
      <w:r w:rsidR="00BA0C27">
        <w:fldChar w:fldCharType="begin" w:fldLock="1"/>
      </w:r>
      <w:r w:rsidR="008E064D">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6&lt;/sup&gt;", "plainTextFormattedCitation" : "6", "previouslyFormattedCitation" : "&lt;sup&gt;6&lt;/sup&gt;" }, "properties" : { "noteIndex" : 0 }, "schema" : "https://github.com/citation-style-language/schema/raw/master/csl-citation.json" }</w:instrText>
      </w:r>
      <w:r w:rsidR="00BA0C27">
        <w:fldChar w:fldCharType="separate"/>
      </w:r>
      <w:r w:rsidR="00BA0C27" w:rsidRPr="00BA0C27">
        <w:rPr>
          <w:noProof/>
          <w:vertAlign w:val="superscript"/>
        </w:rPr>
        <w:t>6</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46ED2F9E" w14:textId="04350036" w:rsidR="0037072D" w:rsidRDefault="00E20808" w:rsidP="0037072D">
      <w:pPr>
        <w:pStyle w:val="Heading"/>
      </w:pPr>
      <w:r>
        <w:t>Data Analysis</w:t>
      </w:r>
    </w:p>
    <w:p w14:paraId="2F07ADFA" w14:textId="08F0BD14" w:rsidR="0037072D" w:rsidRDefault="0037072D" w:rsidP="0037072D">
      <w:pPr>
        <w:pStyle w:val="Subheading"/>
        <w:rPr>
          <w:sz w:val="24"/>
        </w:rPr>
      </w:pPr>
      <w:r>
        <w:rPr>
          <w:sz w:val="24"/>
        </w:rPr>
        <w:t>Clustering Analysis</w:t>
      </w:r>
    </w:p>
    <w:p w14:paraId="16924EA2" w14:textId="73B4D291"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w:t>
      </w:r>
      <w:r w:rsidR="0004173A">
        <w:lastRenderedPageBreak/>
        <w:t>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 xml:space="preserve">calculating the mean, and regrouping will iterate a set amount of times, or until a convergence criteria is reached. A more in-depth example of this process is given in Appendix B using the python </w:t>
      </w:r>
      <w:r w:rsidR="00CC06D1" w:rsidRPr="00F2420C">
        <w:rPr>
          <w:noProof/>
        </w:rPr>
        <mc:AlternateContent>
          <mc:Choice Requires="wpg">
            <w:drawing>
              <wp:anchor distT="0" distB="0" distL="114300" distR="114300" simplePos="0" relativeHeight="251427840" behindDoc="0" locked="0" layoutInCell="1" allowOverlap="1" wp14:anchorId="46311708" wp14:editId="32B7CD70">
                <wp:simplePos x="0" y="0"/>
                <wp:positionH relativeFrom="margin">
                  <wp:posOffset>1716291</wp:posOffset>
                </wp:positionH>
                <wp:positionV relativeFrom="paragraph">
                  <wp:posOffset>17291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6A7A9758" w:rsidR="00D1582B" w:rsidRDefault="00D1582B"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5</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056" style="position:absolute;left:0;text-align:left;margin-left:135.15pt;margin-top:136.15pt;width:329.15pt;height:242.5pt;z-index:251427840;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">
                <v:shape id="Graphic 4" o:spid="_x0000_s1057"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1" o:title="" croptop="4607f" cropbottom="2880f" cropleft="2958f"/>
                </v:shape>
                <v:rect id="Rectangle 23" o:spid="_x0000_s1058"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059"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060"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6A7A9758" w:rsidR="00D1582B" w:rsidRDefault="00D1582B"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5</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C6D8B">
        <w:t>programming language.</w:t>
      </w:r>
      <w:r w:rsidR="00FD42C7">
        <w:t xml:space="preserve"> </w:t>
      </w:r>
    </w:p>
    <w:p w14:paraId="502E8C08" w14:textId="3409B6C1" w:rsidR="00711C05" w:rsidRDefault="00711C05" w:rsidP="0037072D">
      <w:pPr>
        <w:pStyle w:val="Body"/>
        <w:rPr>
          <w:rFonts w:eastAsiaTheme="minorEastAsia"/>
        </w:rPr>
      </w:pPr>
      <w:r>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m clusters within periodic data (</w:t>
      </w:r>
      <w:r w:rsidR="00432ED6">
        <w:rPr>
          <w:color w:val="FF0000"/>
        </w:rPr>
        <w:t>make a plot</w:t>
      </w:r>
      <w:r w:rsidR="00DC02A4">
        <w:rPr>
          <w:color w:val="FF0000"/>
        </w:rPr>
        <w:t xml:space="preserve"> to illustrate this if time</w:t>
      </w:r>
      <w:r w:rsidR="00432ED6" w:rsidRPr="00432ED6">
        <w:t>)</w:t>
      </w:r>
      <w:r w:rsidR="00432ED6">
        <w:t>.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p>
    <w:p w14:paraId="0DA724B5" w14:textId="382AE89F" w:rsidR="00406371" w:rsidRPr="00E20808" w:rsidRDefault="00CA7B88" w:rsidP="0037072D">
      <w:pPr>
        <w:pStyle w:val="Body"/>
        <w:rPr>
          <w:rFonts w:eastAsiaTheme="minorEastAsia"/>
        </w:rPr>
      </w:pPr>
      <m:oMathPara>
        <m:oMath>
          <m:r>
            <m:rPr>
              <m:sty m:val="p"/>
            </m:rPr>
            <w:rPr>
              <w:rFonts w:ascii="Cambria Math" w:hAnsi="Cambria Math"/>
            </w:rPr>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p>
    <w:p w14:paraId="6BA35550" w14:textId="1EA00716" w:rsidR="00FC734F" w:rsidRDefault="00E20808" w:rsidP="00E20808">
      <w:pPr>
        <w:pStyle w:val="Subheading"/>
      </w:pPr>
      <w:r>
        <w:t>Data</w:t>
      </w:r>
    </w:p>
    <w:p w14:paraId="2D1B943C" w14:textId="48E4EA9F" w:rsidR="00D064CF" w:rsidRDefault="00C771EA" w:rsidP="0018724A">
      <w:pPr>
        <w:pStyle w:val="Body"/>
      </w:pPr>
      <w:r>
        <w:t xml:space="preserve">For this project, we decided to examine DIII-D shots numbered 159243 through 159257 </w:t>
      </w:r>
      <w:r w:rsidR="00106E22">
        <w:t xml:space="preserve">each with a time window from 300ms-1400ms. </w:t>
      </w:r>
      <w:r w:rsidR="00583F5B">
        <w:t xml:space="preserve">Timeseries probe data is collected </w:t>
      </w:r>
      <w:r w:rsidR="00406371">
        <w:t xml:space="preserve">and then segmented into very small overlapping time chunks where we then perform short time fourier transform (STFT) analysis. The STFT spectra is averaged for each time chunk and the highest peaks are selected from the spectra. High peaks within the spectra signify a prominent frequency at that time chunk. </w:t>
      </w:r>
    </w:p>
    <w:p w14:paraId="0294BB69" w14:textId="3A3799CC" w:rsidR="00106E22" w:rsidRDefault="00406371" w:rsidP="0018724A">
      <w:pPr>
        <w:pStyle w:val="Body"/>
      </w:pPr>
      <w:r>
        <w:lastRenderedPageBreak/>
        <w:t xml:space="preserve">The phase difference between each probe and a fixed reference probe is calculated </w:t>
      </w:r>
      <w:r w:rsidR="003559A5">
        <w:t>and is s</w:t>
      </w:r>
      <w:r w:rsidR="00693205">
        <w:t>aved in a phase difference array (PDA). Clustering analysis is then performed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processing threads simultaneously to dramatically decrease the amount of time required for each analysis run.</w:t>
      </w:r>
    </w:p>
    <w:p w14:paraId="333FA1C3" w14:textId="36809EC7" w:rsidR="00A01C16" w:rsidRDefault="0018724A" w:rsidP="0018724A">
      <w:pPr>
        <w:pStyle w:val="Body"/>
        <w:rPr>
          <w:color w:val="FF0000"/>
        </w:rPr>
      </w:pPr>
      <w:r>
        <w:t xml:space="preserve">After each shot is analyzed, clustered, and filtered, we </w:t>
      </w:r>
      <w:r w:rsidR="00B72859">
        <w:t xml:space="preserve">perform the clustering algorithms again on </w:t>
      </w:r>
      <w:r w:rsidR="00125BF2">
        <w:rPr>
          <w:i/>
        </w:rPr>
        <w:t>all</w:t>
      </w:r>
      <w:r w:rsidR="00B72859">
        <w:t xml:space="preserve"> the shots at once</w:t>
      </w:r>
      <w:r w:rsidR="00125BF2">
        <w:t xml:space="preserve">. A typical run of the analysis algorithm clustering every shot at once (without first clustering and filtering individual shots) can take upwards of </w:t>
      </w:r>
      <w:r w:rsidR="00125BF2">
        <w:rPr>
          <w:i/>
        </w:rPr>
        <w:t xml:space="preserve">80 </w:t>
      </w:r>
      <w:r w:rsidR="00125BF2">
        <w:t xml:space="preserve">GB of memory! By going through the trouble of clustering, un-clustering, and then re-clustering, we can bring down the memory usage to a </w:t>
      </w:r>
      <w:r w:rsidR="00A01C16">
        <w:t xml:space="preserve">much </w:t>
      </w:r>
      <w:r w:rsidR="00125BF2">
        <w:t>more modest 20-40 GB.</w:t>
      </w:r>
      <w:r w:rsidR="00A01C16">
        <w:t xml:space="preserve"> </w:t>
      </w:r>
      <w:r w:rsidR="00A01C16">
        <w:rPr>
          <w:color w:val="FF0000"/>
        </w:rPr>
        <w:t xml:space="preserve">In summary, talk about reducing memory footprint of program and think of suggestions that may help. </w:t>
      </w:r>
    </w:p>
    <w:p w14:paraId="08773B2B" w14:textId="6A8F94F4" w:rsidR="00865E9D" w:rsidRDefault="00C0406B" w:rsidP="0018724A">
      <w:pPr>
        <w:pStyle w:val="Body"/>
      </w:pPr>
      <w:r>
        <w:rPr>
          <w:noProof/>
        </w:rPr>
        <mc:AlternateContent>
          <mc:Choice Requires="wpg">
            <w:drawing>
              <wp:anchor distT="0" distB="0" distL="114300" distR="114300" simplePos="0" relativeHeight="251882496" behindDoc="0" locked="0" layoutInCell="1" allowOverlap="1" wp14:anchorId="241624CB" wp14:editId="2AC15519">
                <wp:simplePos x="0" y="0"/>
                <wp:positionH relativeFrom="column">
                  <wp:posOffset>3190875</wp:posOffset>
                </wp:positionH>
                <wp:positionV relativeFrom="paragraph">
                  <wp:posOffset>635</wp:posOffset>
                </wp:positionV>
                <wp:extent cx="2800350" cy="2195235"/>
                <wp:effectExtent l="0" t="0" r="0" b="0"/>
                <wp:wrapThrough wrapText="bothSides">
                  <wp:wrapPolygon edited="0">
                    <wp:start x="0" y="0"/>
                    <wp:lineTo x="0" y="16870"/>
                    <wp:lineTo x="21453" y="16870"/>
                    <wp:lineTo x="21453" y="16308"/>
                    <wp:lineTo x="21012" y="13121"/>
                    <wp:lineTo x="20718" y="12184"/>
                    <wp:lineTo x="21453" y="10497"/>
                    <wp:lineTo x="20718" y="9372"/>
                    <wp:lineTo x="21453" y="8810"/>
                    <wp:lineTo x="21453" y="0"/>
                    <wp:lineTo x="0" y="0"/>
                  </wp:wrapPolygon>
                </wp:wrapThrough>
                <wp:docPr id="71" name="Group 71"/>
                <wp:cNvGraphicFramePr/>
                <a:graphic xmlns:a="http://schemas.openxmlformats.org/drawingml/2006/main">
                  <a:graphicData uri="http://schemas.microsoft.com/office/word/2010/wordprocessingGroup">
                    <wpg:wgp>
                      <wpg:cNvGrpSpPr/>
                      <wpg:grpSpPr>
                        <a:xfrm>
                          <a:off x="0" y="0"/>
                          <a:ext cx="2800350" cy="2195235"/>
                          <a:chOff x="-28" y="0"/>
                          <a:chExt cx="2800378" cy="2195802"/>
                        </a:xfrm>
                      </wpg:grpSpPr>
                      <pic:pic xmlns:pic="http://schemas.openxmlformats.org/drawingml/2006/picture">
                        <pic:nvPicPr>
                          <pic:cNvPr id="70" name="table"/>
                          <pic:cNvPicPr>
                            <a:picLocks noChangeAspect="1"/>
                          </pic:cNvPicPr>
                        </pic:nvPicPr>
                        <pic:blipFill>
                          <a:blip r:embed="rId22"/>
                          <a:stretch>
                            <a:fillRect/>
                          </a:stretch>
                        </pic:blipFill>
                        <pic:spPr>
                          <a:xfrm>
                            <a:off x="0" y="0"/>
                            <a:ext cx="2800350" cy="1760855"/>
                          </a:xfrm>
                          <a:prstGeom prst="rect">
                            <a:avLst/>
                          </a:prstGeom>
                        </pic:spPr>
                      </pic:pic>
                      <wps:wsp>
                        <wps:cNvPr id="69" name="TextBox 16"/>
                        <wps:cNvSpPr txBox="1"/>
                        <wps:spPr>
                          <a:xfrm>
                            <a:off x="-28" y="1666075"/>
                            <a:ext cx="2799743" cy="529727"/>
                          </a:xfrm>
                          <a:prstGeom prst="rect">
                            <a:avLst/>
                          </a:prstGeom>
                          <a:noFill/>
                        </wps:spPr>
                        <wps:txbx>
                          <w:txbxContent>
                            <w:p w14:paraId="7DC1FC51" w14:textId="6D8E07C5" w:rsidR="00D1582B" w:rsidRDefault="00D1582B" w:rsidP="00C0406B">
                              <w:pPr>
                                <w:pStyle w:val="NormalWeb"/>
                                <w:spacing w:before="0" w:beforeAutospacing="0" w:after="0" w:afterAutospacing="0"/>
                                <w:jc w:val="both"/>
                              </w:pPr>
                              <w:bookmarkStart w:id="5" w:name="_Ref483786910"/>
                              <w:r>
                                <w:rPr>
                                  <w:color w:val="000000" w:themeColor="text1"/>
                                  <w:kern w:val="24"/>
                                  <w:sz w:val="20"/>
                                  <w:szCs w:val="20"/>
                                </w:rPr>
                                <w:t xml:space="preserve">Table </w:t>
                              </w:r>
                              <w:r>
                                <w:rPr>
                                  <w:color w:val="000000" w:themeColor="text1"/>
                                  <w:kern w:val="24"/>
                                  <w:sz w:val="20"/>
                                  <w:szCs w:val="20"/>
                                </w:rPr>
                                <w:fldChar w:fldCharType="begin"/>
                              </w:r>
                              <w:r>
                                <w:rPr>
                                  <w:color w:val="000000" w:themeColor="text1"/>
                                  <w:kern w:val="24"/>
                                  <w:sz w:val="20"/>
                                  <w:szCs w:val="20"/>
                                </w:rPr>
                                <w:instrText xml:space="preserve"> SEQ Tabl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bookmarkEnd w:id="5"/>
                              <w:r>
                                <w:rPr>
                                  <w:color w:val="000000" w:themeColor="text1"/>
                                  <w:kern w:val="24"/>
                                  <w:sz w:val="20"/>
                                  <w:szCs w:val="20"/>
                                </w:rPr>
                                <w:t>. Shot list and time windows used for the verification process. Each shot has a 200 ms time window which we are interested in.</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41624CB" id="Group 71" o:spid="_x0000_s1061" style="position:absolute;left:0;text-align:left;margin-left:251.25pt;margin-top:.05pt;width:220.5pt;height:172.85pt;z-index:251882496;mso-width-relative:margin;mso-height-relative:margin" coordorigin="" coordsize="28003,21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">
                <v:shape id="table" o:spid="_x0000_s1062" type="#_x0000_t75" style="position:absolute;width:28003;height:17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">
                  <v:imagedata r:id="rId23" o:title=""/>
                </v:shape>
                <v:shape id="TextBox 16" o:spid="_x0000_s1063" type="#_x0000_t202" style="position:absolute;top:16660;width:27997;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7DC1FC51" w14:textId="6D8E07C5" w:rsidR="00D1582B" w:rsidRDefault="00D1582B" w:rsidP="00C0406B">
                        <w:pPr>
                          <w:pStyle w:val="NormalWeb"/>
                          <w:spacing w:before="0" w:beforeAutospacing="0" w:after="0" w:afterAutospacing="0"/>
                          <w:jc w:val="both"/>
                        </w:pPr>
                        <w:bookmarkStart w:id="6" w:name="_Ref483786910"/>
                        <w:r>
                          <w:rPr>
                            <w:color w:val="000000" w:themeColor="text1"/>
                            <w:kern w:val="24"/>
                            <w:sz w:val="20"/>
                            <w:szCs w:val="20"/>
                          </w:rPr>
                          <w:t xml:space="preserve">Table </w:t>
                        </w:r>
                        <w:r>
                          <w:rPr>
                            <w:color w:val="000000" w:themeColor="text1"/>
                            <w:kern w:val="24"/>
                            <w:sz w:val="20"/>
                            <w:szCs w:val="20"/>
                          </w:rPr>
                          <w:fldChar w:fldCharType="begin"/>
                        </w:r>
                        <w:r>
                          <w:rPr>
                            <w:color w:val="000000" w:themeColor="text1"/>
                            <w:kern w:val="24"/>
                            <w:sz w:val="20"/>
                            <w:szCs w:val="20"/>
                          </w:rPr>
                          <w:instrText xml:space="preserve"> SEQ Tabl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bookmarkEnd w:id="6"/>
                        <w:r>
                          <w:rPr>
                            <w:color w:val="000000" w:themeColor="text1"/>
                            <w:kern w:val="24"/>
                            <w:sz w:val="20"/>
                            <w:szCs w:val="20"/>
                          </w:rPr>
                          <w:t>. Shot list and time windows used for the verification process. Each shot has a 200 ms time window which we are interested in.</w:t>
                        </w:r>
                      </w:p>
                    </w:txbxContent>
                  </v:textbox>
                </v:shape>
                <w10:wrap type="through"/>
              </v:group>
            </w:pict>
          </mc:Fallback>
        </mc:AlternateContent>
      </w:r>
      <w:r w:rsidR="00D064CF">
        <w:t>When developing a new method, it is in good practice to routinely test the method on a sample set of data where the outcome is already known. This becomes increasingly more important as the complexity of your problem increases. For this reason, we analyzed a series of shots (</w:t>
      </w:r>
      <w:r w:rsidR="00D91C4C" w:rsidRPr="00D91C4C">
        <w:rPr>
          <w:szCs w:val="24"/>
        </w:rPr>
        <w:fldChar w:fldCharType="begin"/>
      </w:r>
      <w:r w:rsidR="00D91C4C" w:rsidRPr="00D91C4C">
        <w:rPr>
          <w:szCs w:val="24"/>
        </w:rPr>
        <w:instrText xml:space="preserve"> REF  _Ref483786910 \h \* lower  \* MERGEFORMAT </w:instrText>
      </w:r>
      <w:r w:rsidR="00D91C4C" w:rsidRPr="00D91C4C">
        <w:rPr>
          <w:szCs w:val="24"/>
        </w:rPr>
      </w:r>
      <w:r w:rsidR="00D91C4C" w:rsidRPr="00D91C4C">
        <w:rPr>
          <w:szCs w:val="24"/>
        </w:rPr>
        <w:fldChar w:fldCharType="separate"/>
      </w:r>
      <w:r w:rsidR="0055156F" w:rsidRPr="0055156F">
        <w:rPr>
          <w:color w:val="000000" w:themeColor="text1"/>
          <w:kern w:val="24"/>
          <w:szCs w:val="24"/>
        </w:rPr>
        <w:t xml:space="preserve">table </w:t>
      </w:r>
      <w:r w:rsidR="0055156F" w:rsidRPr="0055156F">
        <w:rPr>
          <w:noProof/>
          <w:color w:val="000000" w:themeColor="text1"/>
          <w:kern w:val="24"/>
          <w:szCs w:val="24"/>
        </w:rPr>
        <w:t>2</w:t>
      </w:r>
      <w:r w:rsidR="00D91C4C" w:rsidRPr="00D91C4C">
        <w:rPr>
          <w:szCs w:val="24"/>
        </w:rPr>
        <w:fldChar w:fldCharType="end"/>
      </w:r>
      <w:r w:rsidR="00D064CF">
        <w:t>) using our clustering algorithm. This series of shots has already been extensively studied</w:t>
      </w:r>
      <w:r>
        <w:fldChar w:fldCharType="begin" w:fldLock="1"/>
      </w:r>
      <w:r>
        <w:instrText>ADDIN CSL_CITATION { "citationItems" : [ { "id" : "ITEM-1", "itemData" : { "DOI" : "10.1063/1.1505842", "ISSN" : "1070664X", "abstract" : "Nonlinear self-consistent magnetohydrodynamic (MHD) stability simulations of neoclassical tearing modes (NTM) are performed with the three-dimensional (3-D) MHD code Nonlinear Full Toroidal Code (NFTC) [Phys. Plasmas 8, 3605 (2001)] in real geometry. The numerical model is based on the nonlinear 3-D MHD equations including neoclassical effects: bootstrap current perturbations, and the transport and the polarization current thresholds. Neoclassical terms are included in the basic equations for magnetic field and pressure. An effective fully implicit numerical scheme allows the transport profile to evolve self-consistently with the nonlinear MHD instabilities and externally applied sources. A direct comparison of NTM evolution with experimental observations in different DIII-D discharges is performed. As a result, the nonlinear NTM stability diagram-dependences of the critical and the saturated island width on plasma current profile parameters are obtained. The stability criterion for the time evolution of the plasma profiles against neoclassical tearing modes is also investigated. (C) 2002 American Institute of Physics.", "author" : [ { "dropping-particle" : "", "family" : "Popov", "given" : "A. M.", "non-dropping-particle" : "", "parse-names" : false, "suffix" : "" }, { "dropping-particle" : "", "family" : "Haye", "given" : "R. J.", "non-dropping-particle" : "La", "parse-names" : false, "suffix" : "" }, { "dropping-particle" : "", "family" : "Liu", "given" : "Y. Q.", "non-dropping-particle" : "", "parse-names" : false, "suffix" : "" }, { "dropping-particle" : "", "family" : "Murakami", "given" : "M.", "non-dropping-particle" : "", "parse-names" : false, "suffix" : "" }, { "dropping-particle" : "", "family" : "Popova", "given" : "N. N.", "non-dropping-particle" : "", "parse-names" : false, "suffix" : "" }, { "dropping-particle" : "", "family" : "Turnbull", "given" : "A. D.", "non-dropping-particle" : "", "parse-names" : false, "suffix" : "" } ], "container-title" : "Physics of Plasmas", "id" : "ITEM-1", "issue" : "10", "issued" : { "date-parts" : [ [ "2002" ] ] }, "page" : "4205", "title" : "Simulation of neoclassical tearing modes (NTMs) in the DIII-D tokamak. I. NTM excitation", "type" : "article-journal", "volume" : "9" }, "uris" : [ "http://www.mendeley.com/documents/?uuid=87cd3727-f449-4232-836f-18e8626a6423" ] }, { "id" : "ITEM-2", "itemData" : { "DOI" : "10.1088/0029-5515/47/5/001", "ISSN" : "0029-5515", "abstract" : "The m = 2/ n = 1 neoclassical tearing mode ({NTM}) has been observed to strongly degrade confinement and frequently lead to a disruption in high \u03b2 discharges in {DIII-D} if allowed to grow to a large size. Stabilization of grown {NTM}s by the application of a highly localized electron cyclotron current drive ({ECCD}) at the island location has led to operation at an increased plasma pressure, up to the no-wall kink limit. After the {NTM} is stabilized by the {ECCD}, the correct location for the current drive is maintained using information from real-time equilibrium reconstructions which include measurements from the motional Stark effect diagnostic. This same process is used alternatively to prevent the mode from ever growing, leading to performance at the pressure limit in high performance hybrid discharges with \u03b2 above 4%. Modelling using the modified Rutherford equation shows that the required power is in close agreement with the experimental threshold for the prevention of the 2/1 {NTM}.", "author" : [ { "dropping-particle" : "", "family" : "Prater", "given" : "R", "non-dropping-particle" : "", "parse-names" : false, "suffix" : "" }, { "dropping-particle" : "La", "family" : "Haye", "given" : "R J", "non-dropping-particle" : "", "parse-names" : false, "suffix" : "" }, { "dropping-particle" : "", "family" : "Luce", "given" : "T C", "non-dropping-particle" : "", "parse-names" : false, "suffix" : "" }, { "dropping-particle" : "", "family" : "Petty", "given" : "C C", "non-dropping-particle" : "", "parse-names" : false, "suffix" : "" }, { "dropping-particle" : "", "family" : "Strait", "given" : "E J", "non-dropping-particle" : "", "parse-names" : false, "suffix" : "" }, { "dropping-particle" : "", "family" : "Ferron", "given" : "J R", "non-dropping-particle" : "", "parse-names" : false, "suffix" : "" }, { "dropping-particle" : "", "family" : "Humphreys", "given" : "D A", "non-dropping-particle" : "", "parse-names" : false, "suffix" : "" }, { "dropping-particle" : "", "family" : "Isayama", "given" : "A", "non-dropping-particle" : "", "parse-names" : false, "suffix" : "" }, { "dropping-particle" : "", "family" : "Lohr", "given" : "J", "non-dropping-particle" : "", "parse-names" : false, "suffix" : "" }, { "dropping-particle" : "", "family" : "Nagasaki", "given" : "K", "non-dropping-particle" : "", "parse-names" : false, "suffix" : "" }, { "dropping-particle" : "", "family" : "Politzer", "given" : "P A", "non-dropping-particle" : "", "parse-names" : false, "suffix" : "" }, { "dropping-particle" : "", "family" : "Wade", "given" : "M R", "non-dropping-particle" : "", "parse-names" : false, "suffix" : "" }, { "dropping-particle" : "", "family" : "Welander", "given" : "A S", "non-dropping-particle" : "", "parse-names" : false, "suffix" : "" } ], "container-title" : "Nuclear Fusion", "id" : "ITEM-2", "issue" : "5", "issued" : { "date-parts" : [ [ "2007" ] ] }, "page" : "371", "title" : "Stabilization and prevention of the 2/1 neoclassical tearing mode for improved performance in {DIII-D}", "type" : "article-journal", "volume" : "47" }, "uris" : [ "http://www.mendeley.com/documents/?uuid=1e640399-476f-4e8c-8c7a-4cc4fb32e0af" ] } ], "mendeley" : { "formattedCitation" : "&lt;sup&gt;7,8&lt;/sup&gt;", "plainTextFormattedCitation" : "7,8" }, "properties" : { "noteIndex" : 0 }, "schema" : "https://github.com/citation-style-language/schema/raw/master/csl-citation.json" }</w:instrText>
      </w:r>
      <w:r>
        <w:fldChar w:fldCharType="separate"/>
      </w:r>
      <w:r w:rsidRPr="00C0406B">
        <w:rPr>
          <w:noProof/>
          <w:vertAlign w:val="superscript"/>
        </w:rPr>
        <w:t>7,8</w:t>
      </w:r>
      <w:r>
        <w:fldChar w:fldCharType="end"/>
      </w:r>
      <w:r>
        <w:rPr>
          <w:color w:val="FF0000"/>
        </w:rPr>
        <w:t xml:space="preserve"> </w:t>
      </w:r>
      <w:r w:rsidR="00D064CF">
        <w:t>because of the distinct n=2 neoclassical tearing mode (NTM) throughout the entire 200 ms time window. Here, n refers to the toroidal mode n</w:t>
      </w:r>
      <w:r w:rsidR="00865E9D">
        <w:t>umber.</w:t>
      </w:r>
    </w:p>
    <w:p w14:paraId="2D51528C" w14:textId="19944943" w:rsidR="0055156F" w:rsidRDefault="0055156F" w:rsidP="0018724A">
      <w:pPr>
        <w:pStyle w:val="Body"/>
        <w:rPr>
          <w:szCs w:val="24"/>
        </w:rPr>
      </w:pPr>
      <w:r w:rsidRPr="0055156F">
        <w:rPr>
          <w:szCs w:val="24"/>
        </w:rPr>
        <w:fldChar w:fldCharType="begin"/>
      </w:r>
      <w:r w:rsidRPr="0055156F">
        <w:rPr>
          <w:szCs w:val="24"/>
        </w:rPr>
        <w:instrText xml:space="preserve"> REF  _Ref483835274 \h  \* MERGEFORMAT </w:instrText>
      </w:r>
      <w:r w:rsidRPr="0055156F">
        <w:rPr>
          <w:szCs w:val="24"/>
        </w:rPr>
      </w:r>
      <w:r w:rsidRPr="0055156F">
        <w:rPr>
          <w:szCs w:val="24"/>
        </w:rPr>
        <w:fldChar w:fldCharType="separate"/>
      </w:r>
      <w:r w:rsidRPr="0055156F">
        <w:rPr>
          <w:color w:val="000000" w:themeColor="text1"/>
          <w:kern w:val="24"/>
          <w:szCs w:val="24"/>
        </w:rPr>
        <w:t xml:space="preserve">Figure </w:t>
      </w:r>
      <w:r w:rsidRPr="0055156F">
        <w:rPr>
          <w:noProof/>
          <w:color w:val="000000" w:themeColor="text1"/>
          <w:kern w:val="24"/>
          <w:szCs w:val="24"/>
        </w:rPr>
        <w:t>6</w:t>
      </w:r>
      <w:r w:rsidRPr="0055156F">
        <w:rPr>
          <w:szCs w:val="24"/>
        </w:rPr>
        <w:fldChar w:fldCharType="end"/>
      </w:r>
      <w:r>
        <w:rPr>
          <w:szCs w:val="24"/>
        </w:rPr>
        <w:t xml:space="preserve"> shows the results from our clustering algorithm alongside with results from another mode identification program. The difference between the two is that our clustering algorithm uses phase differences between </w:t>
      </w:r>
      <w:r>
        <w:rPr>
          <w:i/>
          <w:szCs w:val="24"/>
        </w:rPr>
        <w:t>all</w:t>
      </w:r>
      <w:r>
        <w:rPr>
          <w:szCs w:val="24"/>
        </w:rPr>
        <w:t xml:space="preserve"> probes in the array while the other mode identification program only uses the phase differences between two probes. The bottom of </w:t>
      </w:r>
      <w:r w:rsidRPr="0055156F">
        <w:rPr>
          <w:szCs w:val="24"/>
        </w:rPr>
        <w:fldChar w:fldCharType="begin"/>
      </w:r>
      <w:r w:rsidRPr="0055156F">
        <w:rPr>
          <w:szCs w:val="24"/>
        </w:rPr>
        <w:instrText xml:space="preserve"> REF  _Ref483835274 \h \* lower \* MERGEFORMAT </w:instrText>
      </w:r>
      <w:r w:rsidRPr="0055156F">
        <w:rPr>
          <w:szCs w:val="24"/>
        </w:rPr>
      </w:r>
      <w:r w:rsidRPr="0055156F">
        <w:rPr>
          <w:szCs w:val="24"/>
        </w:rPr>
        <w:fldChar w:fldCharType="separate"/>
      </w:r>
      <w:r w:rsidRPr="0055156F">
        <w:rPr>
          <w:color w:val="000000" w:themeColor="text1"/>
          <w:kern w:val="24"/>
          <w:szCs w:val="24"/>
        </w:rPr>
        <w:t xml:space="preserve">figure </w:t>
      </w:r>
      <w:r w:rsidRPr="0055156F">
        <w:rPr>
          <w:noProof/>
          <w:color w:val="000000" w:themeColor="text1"/>
          <w:kern w:val="24"/>
          <w:szCs w:val="24"/>
        </w:rPr>
        <w:t>6</w:t>
      </w:r>
      <w:r w:rsidRPr="0055156F">
        <w:rPr>
          <w:szCs w:val="24"/>
        </w:rPr>
        <w:fldChar w:fldCharType="end"/>
      </w:r>
      <w:r>
        <w:rPr>
          <w:szCs w:val="24"/>
        </w:rPr>
        <w:t xml:space="preserve"> shows two steady n=2 NTM’s </w:t>
      </w:r>
      <w:r w:rsidR="00E1352B">
        <w:rPr>
          <w:szCs w:val="24"/>
        </w:rPr>
        <w:t xml:space="preserve">in dark blue </w:t>
      </w:r>
      <w:r>
        <w:rPr>
          <w:szCs w:val="24"/>
        </w:rPr>
        <w:t>across the entire 200 ms time window. This n=2 NTM is also seen in the</w:t>
      </w:r>
      <w:r w:rsidR="00E1352B">
        <w:rPr>
          <w:szCs w:val="24"/>
        </w:rPr>
        <w:t xml:space="preserve"> green clusters</w:t>
      </w:r>
      <w:r>
        <w:rPr>
          <w:szCs w:val="24"/>
        </w:rPr>
        <w:t xml:space="preserve"> top of </w:t>
      </w:r>
      <w:r w:rsidRPr="0055156F">
        <w:rPr>
          <w:szCs w:val="24"/>
        </w:rPr>
        <w:fldChar w:fldCharType="begin"/>
      </w:r>
      <w:r w:rsidRPr="0055156F">
        <w:rPr>
          <w:szCs w:val="24"/>
        </w:rPr>
        <w:instrText xml:space="preserve"> REF  _Ref483835274 \h \* lower \* MERGEFORMAT </w:instrText>
      </w:r>
      <w:r w:rsidRPr="0055156F">
        <w:rPr>
          <w:szCs w:val="24"/>
        </w:rPr>
      </w:r>
      <w:r w:rsidRPr="0055156F">
        <w:rPr>
          <w:szCs w:val="24"/>
        </w:rPr>
        <w:fldChar w:fldCharType="separate"/>
      </w:r>
      <w:r w:rsidRPr="0055156F">
        <w:rPr>
          <w:color w:val="000000" w:themeColor="text1"/>
          <w:kern w:val="24"/>
          <w:szCs w:val="24"/>
        </w:rPr>
        <w:t xml:space="preserve">figure </w:t>
      </w:r>
      <w:r w:rsidRPr="0055156F">
        <w:rPr>
          <w:noProof/>
          <w:color w:val="000000" w:themeColor="text1"/>
          <w:kern w:val="24"/>
          <w:szCs w:val="24"/>
        </w:rPr>
        <w:t>6</w:t>
      </w:r>
      <w:r w:rsidRPr="0055156F">
        <w:rPr>
          <w:szCs w:val="24"/>
        </w:rPr>
        <w:fldChar w:fldCharType="end"/>
      </w:r>
      <w:r w:rsidR="004C2FED">
        <w:rPr>
          <w:szCs w:val="24"/>
        </w:rPr>
        <w:t xml:space="preserve">. </w:t>
      </w:r>
    </w:p>
    <w:p w14:paraId="68CB4510" w14:textId="5D48172E" w:rsidR="004C2FED" w:rsidRPr="0055156F" w:rsidRDefault="004C2FED" w:rsidP="0018724A">
      <w:pPr>
        <w:pStyle w:val="Body"/>
        <w:rPr>
          <w:szCs w:val="24"/>
        </w:rPr>
      </w:pPr>
      <w:r>
        <w:rPr>
          <w:szCs w:val="24"/>
        </w:rPr>
        <w:t xml:space="preserve">After </w:t>
      </w:r>
    </w:p>
    <w:p w14:paraId="06DABA8C" w14:textId="4E3B0F44" w:rsidR="00B8057A" w:rsidRDefault="0055156F" w:rsidP="0018724A">
      <w:pPr>
        <w:pStyle w:val="Body"/>
      </w:pPr>
      <w:r w:rsidRPr="005D7DAC">
        <w:rPr>
          <w:noProof/>
        </w:rPr>
        <w:lastRenderedPageBreak/>
        <mc:AlternateContent>
          <mc:Choice Requires="wpg">
            <w:drawing>
              <wp:anchor distT="0" distB="0" distL="114300" distR="114300" simplePos="0" relativeHeight="251658752" behindDoc="0" locked="0" layoutInCell="1" allowOverlap="1" wp14:anchorId="7693958F" wp14:editId="27F1E584">
                <wp:simplePos x="0" y="0"/>
                <wp:positionH relativeFrom="column">
                  <wp:posOffset>737235</wp:posOffset>
                </wp:positionH>
                <wp:positionV relativeFrom="paragraph">
                  <wp:posOffset>0</wp:posOffset>
                </wp:positionV>
                <wp:extent cx="4564380" cy="5486400"/>
                <wp:effectExtent l="0" t="0" r="26670" b="0"/>
                <wp:wrapTopAndBottom/>
                <wp:docPr id="75" name="Group 12"/>
                <wp:cNvGraphicFramePr/>
                <a:graphic xmlns:a="http://schemas.openxmlformats.org/drawingml/2006/main">
                  <a:graphicData uri="http://schemas.microsoft.com/office/word/2010/wordprocessingGroup">
                    <wpg:wgp>
                      <wpg:cNvGrpSpPr/>
                      <wpg:grpSpPr>
                        <a:xfrm>
                          <a:off x="0" y="0"/>
                          <a:ext cx="4564380" cy="5486400"/>
                          <a:chOff x="0" y="0"/>
                          <a:chExt cx="4564774" cy="5486785"/>
                        </a:xfrm>
                      </wpg:grpSpPr>
                      <wpg:grpSp>
                        <wpg:cNvPr id="76" name="Group 76"/>
                        <wpg:cNvGrpSpPr/>
                        <wpg:grpSpPr>
                          <a:xfrm>
                            <a:off x="115978" y="64926"/>
                            <a:ext cx="4448796" cy="4791558"/>
                            <a:chOff x="115978" y="64926"/>
                            <a:chExt cx="4448796" cy="4791558"/>
                          </a:xfrm>
                        </wpg:grpSpPr>
                        <pic:pic xmlns:pic="http://schemas.openxmlformats.org/drawingml/2006/picture">
                          <pic:nvPicPr>
                            <pic:cNvPr id="77" name="Picture 77" descr="A picture containing screenshot&#10;&#10;Description generated with very high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15978" y="2541772"/>
                              <a:ext cx="4448796" cy="2314712"/>
                            </a:xfrm>
                            <a:prstGeom prst="rect">
                              <a:avLst/>
                            </a:prstGeom>
                          </pic:spPr>
                        </pic:pic>
                        <pic:pic xmlns:pic="http://schemas.openxmlformats.org/drawingml/2006/picture">
                          <pic:nvPicPr>
                            <pic:cNvPr id="78" name="Picture 78" descr="A picture containing screenshot&#10;&#10;Description generated with high confidence"/>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115978" y="64926"/>
                              <a:ext cx="4448796" cy="2476846"/>
                            </a:xfrm>
                            <a:prstGeom prst="rect">
                              <a:avLst/>
                            </a:prstGeom>
                          </pic:spPr>
                        </pic:pic>
                      </wpg:grpSp>
                      <wps:wsp>
                        <wps:cNvPr id="79" name="Rectangle 79"/>
                        <wps:cNvSpPr/>
                        <wps:spPr>
                          <a:xfrm>
                            <a:off x="59584" y="0"/>
                            <a:ext cx="4505189" cy="54543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a:off x="52710" y="4856484"/>
                            <a:ext cx="451206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TextBox 11"/>
                        <wps:cNvSpPr txBox="1"/>
                        <wps:spPr>
                          <a:xfrm>
                            <a:off x="0" y="4811098"/>
                            <a:ext cx="4564139" cy="675687"/>
                          </a:xfrm>
                          <a:prstGeom prst="rect">
                            <a:avLst/>
                          </a:prstGeom>
                          <a:noFill/>
                        </wps:spPr>
                        <wps:txbx>
                          <w:txbxContent>
                            <w:p w14:paraId="17FDAB3C" w14:textId="56C5B0C0" w:rsidR="00D1582B" w:rsidRPr="004C2FED" w:rsidRDefault="00D1582B" w:rsidP="005D7DAC">
                              <w:pPr>
                                <w:pStyle w:val="NormalWeb"/>
                                <w:spacing w:before="0" w:beforeAutospacing="0" w:after="0" w:afterAutospacing="0"/>
                                <w:jc w:val="both"/>
                                <w:rPr>
                                  <w:color w:val="FF0000"/>
                                </w:rPr>
                              </w:pPr>
                              <w:bookmarkStart w:id="7" w:name="_Ref48383527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6</w:t>
                              </w:r>
                              <w:r>
                                <w:rPr>
                                  <w:color w:val="000000" w:themeColor="text1"/>
                                  <w:kern w:val="24"/>
                                  <w:sz w:val="20"/>
                                  <w:szCs w:val="20"/>
                                </w:rPr>
                                <w:fldChar w:fldCharType="end"/>
                              </w:r>
                              <w:bookmarkEnd w:id="7"/>
                              <w:r>
                                <w:rPr>
                                  <w:color w:val="000000" w:themeColor="text1"/>
                                  <w:kern w:val="24"/>
                                  <w:sz w:val="20"/>
                                  <w:szCs w:val="20"/>
                                </w:rPr>
                                <w:t xml:space="preserve">. </w:t>
                              </w:r>
                              <w:r w:rsidR="004C2FED">
                                <w:rPr>
                                  <w:color w:val="000000" w:themeColor="text1"/>
                                  <w:kern w:val="24"/>
                                  <w:sz w:val="20"/>
                                  <w:szCs w:val="20"/>
                                </w:rPr>
                                <w:t>Example c</w:t>
                              </w:r>
                              <w:r>
                                <w:rPr>
                                  <w:color w:val="000000" w:themeColor="text1"/>
                                  <w:kern w:val="24"/>
                                  <w:sz w:val="20"/>
                                  <w:szCs w:val="20"/>
                                </w:rPr>
                                <w:t xml:space="preserve">omparison with our clustering algorithm (top) with a different mode identifying algorithm (bottom). Top: Different clusters plotted in different colors. </w:t>
                              </w:r>
                              <w:r w:rsidR="00E1352B">
                                <w:rPr>
                                  <w:color w:val="000000" w:themeColor="text1"/>
                                  <w:kern w:val="24"/>
                                  <w:sz w:val="20"/>
                                  <w:szCs w:val="20"/>
                                </w:rPr>
                                <w:t xml:space="preserve">Middle: Raw probe signal. </w:t>
                              </w:r>
                              <w:r>
                                <w:rPr>
                                  <w:color w:val="000000" w:themeColor="text1"/>
                                  <w:kern w:val="24"/>
                                  <w:sz w:val="20"/>
                                  <w:szCs w:val="20"/>
                                </w:rPr>
                                <w:t xml:space="preserve">Bottom: Different toroidal mode numbers plotted in different colors. </w:t>
                              </w:r>
                              <w:r w:rsidR="004C2FED">
                                <w:rPr>
                                  <w:color w:val="000000" w:themeColor="text1"/>
                                  <w:kern w:val="24"/>
                                  <w:sz w:val="20"/>
                                  <w:szCs w:val="20"/>
                                </w:rPr>
                                <w:t xml:space="preserve"> </w:t>
                              </w:r>
                              <w:r w:rsidR="004C2FED">
                                <w:rPr>
                                  <w:color w:val="FF0000"/>
                                  <w:kern w:val="24"/>
                                  <w:sz w:val="20"/>
                                  <w:szCs w:val="20"/>
                                </w:rPr>
                                <w:t>Might replace this…..</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693958F" id="_x0000_s1064" style="position:absolute;left:0;text-align:left;margin-left:58.05pt;margin-top:0;width:359.4pt;height:6in;z-index:251658752;mso-width-relative:margin;mso-height-relative:margin" coordsize="45647,54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">
                <v:group id="Group 76" o:spid="_x0000_s1065" style="position:absolute;left:1159;top:649;width:44488;height:47915" coordorigin="1159,649" coordsize="44487,47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Picture 77" o:spid="_x0000_s1066" type="#_x0000_t75" alt="A picture containing screenshot&#10;&#10;Description generated with very high confidence" style="position:absolute;left:1159;top:25417;width:44488;height:2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">
                    <v:imagedata r:id="rId26" o:title="A picture containing screenshot&#10;&#10;Description generated with very high confidence"/>
                  </v:shape>
                  <v:shape id="Picture 78" o:spid="_x0000_s1067" type="#_x0000_t75" alt="A picture containing screenshot&#10;&#10;Description generated with high confidence" style="position:absolute;left:1159;top:649;width:44488;height:2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">
                    <v:imagedata r:id="rId27" o:title="A picture containing screenshot&#10;&#10;Description generated with high confidence"/>
                  </v:shape>
                </v:group>
                <v:rect id="Rectangle 79" o:spid="_x0000_s1068" style="position:absolute;left:595;width:45052;height:54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line id="Straight Connector 80" o:spid="_x0000_s1069" style="position:absolute;visibility:visible;mso-wrap-style:square" from="527,48564" to="45647,48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" strokecolor="black [3213]" strokeweight="1pt">
                  <v:stroke joinstyle="miter"/>
                </v:line>
                <v:shape id="TextBox 11" o:spid="_x0000_s1070" type="#_x0000_t202" style="position:absolute;top:48110;width:45641;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17FDAB3C" w14:textId="56C5B0C0" w:rsidR="00D1582B" w:rsidRPr="004C2FED" w:rsidRDefault="00D1582B" w:rsidP="005D7DAC">
                        <w:pPr>
                          <w:pStyle w:val="NormalWeb"/>
                          <w:spacing w:before="0" w:beforeAutospacing="0" w:after="0" w:afterAutospacing="0"/>
                          <w:jc w:val="both"/>
                          <w:rPr>
                            <w:color w:val="FF0000"/>
                          </w:rPr>
                        </w:pPr>
                        <w:bookmarkStart w:id="8" w:name="_Ref48383527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6</w:t>
                        </w:r>
                        <w:r>
                          <w:rPr>
                            <w:color w:val="000000" w:themeColor="text1"/>
                            <w:kern w:val="24"/>
                            <w:sz w:val="20"/>
                            <w:szCs w:val="20"/>
                          </w:rPr>
                          <w:fldChar w:fldCharType="end"/>
                        </w:r>
                        <w:bookmarkEnd w:id="8"/>
                        <w:r>
                          <w:rPr>
                            <w:color w:val="000000" w:themeColor="text1"/>
                            <w:kern w:val="24"/>
                            <w:sz w:val="20"/>
                            <w:szCs w:val="20"/>
                          </w:rPr>
                          <w:t xml:space="preserve">. </w:t>
                        </w:r>
                        <w:r w:rsidR="004C2FED">
                          <w:rPr>
                            <w:color w:val="000000" w:themeColor="text1"/>
                            <w:kern w:val="24"/>
                            <w:sz w:val="20"/>
                            <w:szCs w:val="20"/>
                          </w:rPr>
                          <w:t>Example c</w:t>
                        </w:r>
                        <w:r>
                          <w:rPr>
                            <w:color w:val="000000" w:themeColor="text1"/>
                            <w:kern w:val="24"/>
                            <w:sz w:val="20"/>
                            <w:szCs w:val="20"/>
                          </w:rPr>
                          <w:t xml:space="preserve">omparison with our clustering algorithm (top) with a different mode identifying algorithm (bottom). Top: Different clusters plotted in different colors. </w:t>
                        </w:r>
                        <w:r w:rsidR="00E1352B">
                          <w:rPr>
                            <w:color w:val="000000" w:themeColor="text1"/>
                            <w:kern w:val="24"/>
                            <w:sz w:val="20"/>
                            <w:szCs w:val="20"/>
                          </w:rPr>
                          <w:t xml:space="preserve">Middle: Raw probe signal. </w:t>
                        </w:r>
                        <w:r>
                          <w:rPr>
                            <w:color w:val="000000" w:themeColor="text1"/>
                            <w:kern w:val="24"/>
                            <w:sz w:val="20"/>
                            <w:szCs w:val="20"/>
                          </w:rPr>
                          <w:t xml:space="preserve">Bottom: Different toroidal mode numbers plotted in different colors. </w:t>
                        </w:r>
                        <w:r w:rsidR="004C2FED">
                          <w:rPr>
                            <w:color w:val="000000" w:themeColor="text1"/>
                            <w:kern w:val="24"/>
                            <w:sz w:val="20"/>
                            <w:szCs w:val="20"/>
                          </w:rPr>
                          <w:t xml:space="preserve"> </w:t>
                        </w:r>
                        <w:r w:rsidR="004C2FED">
                          <w:rPr>
                            <w:color w:val="FF0000"/>
                            <w:kern w:val="24"/>
                            <w:sz w:val="20"/>
                            <w:szCs w:val="20"/>
                          </w:rPr>
                          <w:t>Might replace this…..</w:t>
                        </w:r>
                      </w:p>
                    </w:txbxContent>
                  </v:textbox>
                </v:shape>
                <w10:wrap type="topAndBottom"/>
              </v:group>
            </w:pict>
          </mc:Fallback>
        </mc:AlternateContent>
      </w:r>
    </w:p>
    <w:p w14:paraId="297A15CB" w14:textId="4C1412CC" w:rsidR="00D064CF" w:rsidRDefault="00C0406B" w:rsidP="0018724A">
      <w:pPr>
        <w:pStyle w:val="Body"/>
      </w:pPr>
      <w:r>
        <w:rPr>
          <w:noProof/>
        </w:rPr>
        <mc:AlternateContent>
          <mc:Choice Requires="wps">
            <w:drawing>
              <wp:anchor distT="0" distB="0" distL="114300" distR="114300" simplePos="0" relativeHeight="251727872" behindDoc="0" locked="0" layoutInCell="1" allowOverlap="1" wp14:anchorId="38799AF0" wp14:editId="735C4EAB">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CA0F16" id="Rectangle 3" o:spid="_x0000_s1026" style="position:absolute;margin-left:177.35pt;margin-top:1.3pt;width:224.65pt;height:188.6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3FB9BDC2" w14:textId="01E58CB3" w:rsidR="00D064CF" w:rsidRDefault="00D064CF" w:rsidP="0018724A">
      <w:pPr>
        <w:pStyle w:val="Body"/>
        <w:rPr>
          <w:rFonts w:eastAsiaTheme="minorEastAsia"/>
        </w:rPr>
      </w:pPr>
    </w:p>
    <w:p w14:paraId="44B5410D" w14:textId="370A0C14" w:rsidR="005D7DAC" w:rsidRDefault="005D7DAC" w:rsidP="0018724A">
      <w:pPr>
        <w:pStyle w:val="Body"/>
        <w:rPr>
          <w:rFonts w:eastAsiaTheme="minorEastAsia"/>
        </w:rPr>
      </w:pPr>
    </w:p>
    <w:p w14:paraId="71146B9A" w14:textId="35F75161" w:rsidR="005D7DAC" w:rsidRDefault="005D7DAC" w:rsidP="0018724A">
      <w:pPr>
        <w:pStyle w:val="Body"/>
        <w:rPr>
          <w:rFonts w:eastAsiaTheme="minorEastAsia"/>
        </w:rPr>
      </w:pPr>
    </w:p>
    <w:p w14:paraId="3BA64691" w14:textId="5E22C3E6" w:rsidR="005D7DAC" w:rsidRDefault="005D7DAC" w:rsidP="0018724A">
      <w:pPr>
        <w:pStyle w:val="Body"/>
        <w:rPr>
          <w:rFonts w:eastAsiaTheme="minorEastAsia"/>
        </w:rPr>
      </w:pPr>
    </w:p>
    <w:p w14:paraId="3DC3D18D" w14:textId="28F67F53" w:rsidR="005D7DAC" w:rsidRDefault="005D7DAC" w:rsidP="0018724A">
      <w:pPr>
        <w:pStyle w:val="Body"/>
        <w:rPr>
          <w:rFonts w:eastAsiaTheme="minorEastAsia"/>
        </w:rPr>
      </w:pPr>
    </w:p>
    <w:p w14:paraId="137F55EB" w14:textId="529CD94E" w:rsidR="005D7DAC" w:rsidRDefault="005D7DAC" w:rsidP="0018724A">
      <w:pPr>
        <w:pStyle w:val="Body"/>
        <w:rPr>
          <w:rFonts w:eastAsiaTheme="minorEastAsia"/>
        </w:rPr>
      </w:pPr>
    </w:p>
    <w:p w14:paraId="72B15353" w14:textId="65DAD284" w:rsidR="005D7DAC" w:rsidRDefault="005D7DAC" w:rsidP="0018724A">
      <w:pPr>
        <w:pStyle w:val="Body"/>
        <w:rPr>
          <w:rFonts w:eastAsiaTheme="minorEastAsia"/>
        </w:rPr>
      </w:pPr>
    </w:p>
    <w:p w14:paraId="16CAF011" w14:textId="7C0E2A65" w:rsidR="005D7DAC" w:rsidRDefault="005D7DAC" w:rsidP="0018724A">
      <w:pPr>
        <w:pStyle w:val="Body"/>
        <w:rPr>
          <w:rFonts w:eastAsiaTheme="minorEastAsia"/>
        </w:rPr>
      </w:pPr>
    </w:p>
    <w:p w14:paraId="18BBB2F2" w14:textId="23655308" w:rsidR="005D7DAC" w:rsidRDefault="005D7DAC" w:rsidP="0018724A">
      <w:pPr>
        <w:pStyle w:val="Body"/>
        <w:rPr>
          <w:rFonts w:eastAsiaTheme="minorEastAsia"/>
        </w:rPr>
      </w:pPr>
    </w:p>
    <w:p w14:paraId="012F2C1B" w14:textId="50649391" w:rsidR="005D7DAC" w:rsidRDefault="005D7DAC" w:rsidP="0018724A">
      <w:pPr>
        <w:pStyle w:val="Body"/>
        <w:rPr>
          <w:rFonts w:eastAsiaTheme="minorEastAsia"/>
        </w:rPr>
      </w:pPr>
    </w:p>
    <w:p w14:paraId="3D7DF7D8" w14:textId="77777777" w:rsidR="005D7DAC" w:rsidRDefault="005D7DAC" w:rsidP="0018724A">
      <w:pPr>
        <w:pStyle w:val="Body"/>
        <w:rPr>
          <w:rFonts w:eastAsiaTheme="minorEastAsia"/>
        </w:rPr>
      </w:pPr>
    </w:p>
    <w:p w14:paraId="26FFF802" w14:textId="77777777" w:rsidR="005D7DAC" w:rsidRPr="0018724A" w:rsidRDefault="005D7DAC" w:rsidP="0018724A">
      <w:pPr>
        <w:pStyle w:val="Body"/>
        <w:rPr>
          <w:rFonts w:eastAsiaTheme="minorEastAsia"/>
        </w:rPr>
      </w:pPr>
    </w:p>
    <w:p w14:paraId="4FCF0E88" w14:textId="65943A7D"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4D5B32DF" w14:textId="254DF740" w:rsidR="00C0406B" w:rsidRPr="00C0406B" w:rsidRDefault="00DB5191"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C0406B" w:rsidRPr="00C0406B">
        <w:rPr>
          <w:rFonts w:ascii="Times New Roman" w:hAnsi="Times New Roman" w:cs="Times New Roman"/>
          <w:noProof/>
          <w:sz w:val="28"/>
          <w:szCs w:val="24"/>
        </w:rPr>
        <w:t>1.</w:t>
      </w:r>
      <w:r w:rsidR="00C0406B" w:rsidRPr="00C0406B">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C0406B" w:rsidRPr="00C0406B">
        <w:rPr>
          <w:rFonts w:ascii="Times New Roman" w:hAnsi="Times New Roman" w:cs="Times New Roman"/>
          <w:i/>
          <w:iCs/>
          <w:noProof/>
          <w:sz w:val="28"/>
          <w:szCs w:val="24"/>
        </w:rPr>
        <w:t>Comput. Phys. Commun.</w:t>
      </w:r>
      <w:r w:rsidR="00C0406B" w:rsidRPr="00C0406B">
        <w:rPr>
          <w:rFonts w:ascii="Times New Roman" w:hAnsi="Times New Roman" w:cs="Times New Roman"/>
          <w:noProof/>
          <w:sz w:val="28"/>
          <w:szCs w:val="24"/>
        </w:rPr>
        <w:t xml:space="preserve"> </w:t>
      </w:r>
      <w:r w:rsidR="00C0406B" w:rsidRPr="00C0406B">
        <w:rPr>
          <w:rFonts w:ascii="Times New Roman" w:hAnsi="Times New Roman" w:cs="Times New Roman"/>
          <w:b/>
          <w:bCs/>
          <w:noProof/>
          <w:sz w:val="28"/>
          <w:szCs w:val="24"/>
        </w:rPr>
        <w:t>185,</w:t>
      </w:r>
      <w:r w:rsidR="00C0406B" w:rsidRPr="00C0406B">
        <w:rPr>
          <w:rFonts w:ascii="Times New Roman" w:hAnsi="Times New Roman" w:cs="Times New Roman"/>
          <w:noProof/>
          <w:sz w:val="28"/>
          <w:szCs w:val="24"/>
        </w:rPr>
        <w:t xml:space="preserve"> 1669–1680 (2014).</w:t>
      </w:r>
    </w:p>
    <w:p w14:paraId="3EBB615D"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2.</w:t>
      </w:r>
      <w:r w:rsidRPr="00C0406B">
        <w:rPr>
          <w:rFonts w:ascii="Times New Roman" w:hAnsi="Times New Roman" w:cs="Times New Roman"/>
          <w:noProof/>
          <w:sz w:val="28"/>
          <w:szCs w:val="24"/>
        </w:rPr>
        <w:tab/>
        <w:t xml:space="preserve">Heidbrink, W. W. Basic physics of Alfvn instabilities driven by energetic particles in toroidally confined plasmas. </w:t>
      </w:r>
      <w:r w:rsidRPr="00C0406B">
        <w:rPr>
          <w:rFonts w:ascii="Times New Roman" w:hAnsi="Times New Roman" w:cs="Times New Roman"/>
          <w:i/>
          <w:iCs/>
          <w:noProof/>
          <w:sz w:val="28"/>
          <w:szCs w:val="24"/>
        </w:rPr>
        <w:t>Phys. Plasmas</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15,</w:t>
      </w:r>
      <w:r w:rsidRPr="00C0406B">
        <w:rPr>
          <w:rFonts w:ascii="Times New Roman" w:hAnsi="Times New Roman" w:cs="Times New Roman"/>
          <w:noProof/>
          <w:sz w:val="28"/>
          <w:szCs w:val="24"/>
        </w:rPr>
        <w:t xml:space="preserve"> (2008).</w:t>
      </w:r>
    </w:p>
    <w:p w14:paraId="35930A26"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3.</w:t>
      </w:r>
      <w:r w:rsidRPr="00C0406B">
        <w:rPr>
          <w:rFonts w:ascii="Times New Roman" w:hAnsi="Times New Roman" w:cs="Times New Roman"/>
          <w:noProof/>
          <w:sz w:val="28"/>
          <w:szCs w:val="24"/>
        </w:rPr>
        <w:tab/>
        <w:t xml:space="preserve">Chen, F. F. </w:t>
      </w:r>
      <w:r w:rsidRPr="00C0406B">
        <w:rPr>
          <w:rFonts w:ascii="Times New Roman" w:hAnsi="Times New Roman" w:cs="Times New Roman"/>
          <w:i/>
          <w:iCs/>
          <w:noProof/>
          <w:sz w:val="28"/>
          <w:szCs w:val="24"/>
        </w:rPr>
        <w:t>Introduction to Plasma Physics and Controlled Fusion</w:t>
      </w:r>
      <w:r w:rsidRPr="00C0406B">
        <w:rPr>
          <w:rFonts w:ascii="Times New Roman" w:hAnsi="Times New Roman" w:cs="Times New Roman"/>
          <w:noProof/>
          <w:sz w:val="28"/>
          <w:szCs w:val="24"/>
        </w:rPr>
        <w:t>. (Springer, 1984).</w:t>
      </w:r>
    </w:p>
    <w:p w14:paraId="64F913B7"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4.</w:t>
      </w:r>
      <w:r w:rsidRPr="00C0406B">
        <w:rPr>
          <w:rFonts w:ascii="Times New Roman" w:hAnsi="Times New Roman" w:cs="Times New Roman"/>
          <w:noProof/>
          <w:sz w:val="28"/>
          <w:szCs w:val="24"/>
        </w:rPr>
        <w:tab/>
        <w:t>DIII-D Beams. (2016). Available at: https://diii-d.gat.com/diii-d/Beams_feat. (Accessed: 16th May 2017)</w:t>
      </w:r>
    </w:p>
    <w:p w14:paraId="4276515C"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5.</w:t>
      </w:r>
      <w:r w:rsidRPr="00C0406B">
        <w:rPr>
          <w:rFonts w:ascii="Times New Roman" w:hAnsi="Times New Roman" w:cs="Times New Roman"/>
          <w:noProof/>
          <w:sz w:val="28"/>
          <w:szCs w:val="24"/>
        </w:rPr>
        <w:tab/>
        <w:t xml:space="preserve">Ogawa, K.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A study on the TAE-induced fast-ion loss process in LHD.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53,</w:t>
      </w:r>
      <w:r w:rsidRPr="00C0406B">
        <w:rPr>
          <w:rFonts w:ascii="Times New Roman" w:hAnsi="Times New Roman" w:cs="Times New Roman"/>
          <w:noProof/>
          <w:sz w:val="28"/>
          <w:szCs w:val="24"/>
        </w:rPr>
        <w:t xml:space="preserve"> 53012 (2013).</w:t>
      </w:r>
    </w:p>
    <w:p w14:paraId="501C1641"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6.</w:t>
      </w:r>
      <w:r w:rsidRPr="00C0406B">
        <w:rPr>
          <w:rFonts w:ascii="Times New Roman" w:hAnsi="Times New Roman" w:cs="Times New Roman"/>
          <w:noProof/>
          <w:sz w:val="28"/>
          <w:szCs w:val="24"/>
        </w:rPr>
        <w:tab/>
        <w:t xml:space="preserve">Heidbrink, W. W., Strait, E. J., Doyle, E., Sager, G. &amp; Snider, R. T. An investigation of beam driven Alfvén instabilities in the DIII-D tokamak.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31,</w:t>
      </w:r>
      <w:r w:rsidRPr="00C0406B">
        <w:rPr>
          <w:rFonts w:ascii="Times New Roman" w:hAnsi="Times New Roman" w:cs="Times New Roman"/>
          <w:noProof/>
          <w:sz w:val="28"/>
          <w:szCs w:val="24"/>
        </w:rPr>
        <w:t xml:space="preserve"> 1635–1648 (2011).</w:t>
      </w:r>
    </w:p>
    <w:p w14:paraId="608EA1AA"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7.</w:t>
      </w:r>
      <w:r w:rsidRPr="00C0406B">
        <w:rPr>
          <w:rFonts w:ascii="Times New Roman" w:hAnsi="Times New Roman" w:cs="Times New Roman"/>
          <w:noProof/>
          <w:sz w:val="28"/>
          <w:szCs w:val="24"/>
        </w:rPr>
        <w:tab/>
        <w:t xml:space="preserve">Popov, A. M.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Simulation of neoclassical tearing modes (NTMs) in the DIII-D tokamak. I. NTM excitation. </w:t>
      </w:r>
      <w:r w:rsidRPr="00C0406B">
        <w:rPr>
          <w:rFonts w:ascii="Times New Roman" w:hAnsi="Times New Roman" w:cs="Times New Roman"/>
          <w:i/>
          <w:iCs/>
          <w:noProof/>
          <w:sz w:val="28"/>
          <w:szCs w:val="24"/>
        </w:rPr>
        <w:t>Phys. Plasmas</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9,</w:t>
      </w:r>
      <w:r w:rsidRPr="00C0406B">
        <w:rPr>
          <w:rFonts w:ascii="Times New Roman" w:hAnsi="Times New Roman" w:cs="Times New Roman"/>
          <w:noProof/>
          <w:sz w:val="28"/>
          <w:szCs w:val="24"/>
        </w:rPr>
        <w:t xml:space="preserve"> 4205 (2002).</w:t>
      </w:r>
    </w:p>
    <w:p w14:paraId="5ADCDFBB"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8.</w:t>
      </w:r>
      <w:r w:rsidRPr="00C0406B">
        <w:rPr>
          <w:rFonts w:ascii="Times New Roman" w:hAnsi="Times New Roman" w:cs="Times New Roman"/>
          <w:noProof/>
          <w:sz w:val="28"/>
          <w:szCs w:val="24"/>
        </w:rPr>
        <w:tab/>
        <w:t xml:space="preserve">Prater, R.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Stabilization and prevention of the 2/1 neoclassical tearing mode for improved performance in {DIII-D}.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47,</w:t>
      </w:r>
      <w:r w:rsidRPr="00C0406B">
        <w:rPr>
          <w:rFonts w:ascii="Times New Roman" w:hAnsi="Times New Roman" w:cs="Times New Roman"/>
          <w:noProof/>
          <w:sz w:val="28"/>
          <w:szCs w:val="24"/>
        </w:rPr>
        <w:t xml:space="preserve"> 371 (2007).</w:t>
      </w:r>
    </w:p>
    <w:p w14:paraId="667FF521"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rPr>
      </w:pPr>
      <w:r w:rsidRPr="00C0406B">
        <w:rPr>
          <w:rFonts w:ascii="Times New Roman" w:hAnsi="Times New Roman" w:cs="Times New Roman"/>
          <w:noProof/>
          <w:sz w:val="28"/>
          <w:szCs w:val="24"/>
        </w:rPr>
        <w:t>9.</w:t>
      </w:r>
      <w:r w:rsidRPr="00C0406B">
        <w:rPr>
          <w:rFonts w:ascii="Times New Roman" w:hAnsi="Times New Roman" w:cs="Times New Roman"/>
          <w:noProof/>
          <w:sz w:val="28"/>
          <w:szCs w:val="24"/>
        </w:rPr>
        <w:tab/>
        <w:t xml:space="preserve">Todo, Y., Zeeland, M. A. Van &amp; Heidbrink, W. W. Fast ion profile stiffness due to the resonance overlap of multiple Alfvén eigenmodes.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56,</w:t>
      </w:r>
      <w:r w:rsidRPr="00C0406B">
        <w:rPr>
          <w:rFonts w:ascii="Times New Roman" w:hAnsi="Times New Roman" w:cs="Times New Roman"/>
          <w:noProof/>
          <w:sz w:val="28"/>
          <w:szCs w:val="24"/>
        </w:rPr>
        <w:t xml:space="preserve"> 112008 (2016).</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6E703334" w:rsidR="004B50CE" w:rsidRDefault="006C4153" w:rsidP="006C4153">
            <w:pPr>
              <w:pStyle w:val="Body"/>
              <w:jc w:val="center"/>
            </w:pPr>
            <w:r>
              <w:t>[</w:t>
            </w:r>
            <w:fldSimple w:instr=" SEQ  Equation \* MERGEFORMAT ">
              <w:r w:rsidR="0055156F">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D1582B"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1C68E38B" w:rsidR="006C4153" w:rsidRDefault="006C4153" w:rsidP="00B21774">
            <w:pPr>
              <w:pStyle w:val="Body"/>
              <w:jc w:val="center"/>
            </w:pPr>
            <w:bookmarkStart w:id="9" w:name="_Ref482095507"/>
            <w:r>
              <w:t>[</w:t>
            </w:r>
            <w:fldSimple w:instr=" SEQ Equation \* MERGEFORMAT ">
              <w:r w:rsidR="0055156F">
                <w:rPr>
                  <w:noProof/>
                </w:rPr>
                <w:t>2</w:t>
              </w:r>
            </w:fldSimple>
            <w:r>
              <w:t>]</w:t>
            </w:r>
            <w:bookmarkEnd w:id="9"/>
          </w:p>
        </w:tc>
      </w:tr>
    </w:tbl>
    <w:p w14:paraId="5B23685F" w14:textId="030406B2"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55156F">
        <w:t>[</w:t>
      </w:r>
      <w:r w:rsidR="0055156F">
        <w:rPr>
          <w:noProof/>
        </w:rPr>
        <w:t>3</w:t>
      </w:r>
      <w:r w:rsidR="0055156F">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1EE7402E" w:rsidR="0071494E" w:rsidRDefault="0071494E" w:rsidP="00B21774">
            <w:pPr>
              <w:pStyle w:val="Body"/>
              <w:jc w:val="center"/>
            </w:pPr>
            <w:bookmarkStart w:id="10" w:name="_Ref482094028"/>
            <w:r>
              <w:t>[</w:t>
            </w:r>
            <w:fldSimple w:instr=" SEQ Equation \* MERGEFORMAT ">
              <w:r w:rsidR="0055156F">
                <w:rPr>
                  <w:noProof/>
                </w:rPr>
                <w:t>3</w:t>
              </w:r>
            </w:fldSimple>
            <w:r>
              <w:t>]</w:t>
            </w:r>
            <w:bookmarkEnd w:id="10"/>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42A73589" w:rsidR="0071494E" w:rsidRDefault="0071494E" w:rsidP="00B21774">
            <w:pPr>
              <w:pStyle w:val="Body"/>
              <w:jc w:val="center"/>
            </w:pPr>
            <w:bookmarkStart w:id="11" w:name="_Ref482058574"/>
            <w:r>
              <w:t>[</w:t>
            </w:r>
            <w:fldSimple w:instr=" SEQ Equation \* MERGEFORMAT  \* MERGEFORMAT ">
              <w:r w:rsidR="0055156F">
                <w:rPr>
                  <w:noProof/>
                </w:rPr>
                <w:t>4</w:t>
              </w:r>
            </w:fldSimple>
            <w:r>
              <w:t>]</w:t>
            </w:r>
            <w:bookmarkEnd w:id="11"/>
          </w:p>
          <w:p w14:paraId="556B154F" w14:textId="1EA12A40" w:rsidR="0071494E" w:rsidRDefault="0071494E" w:rsidP="00B21774">
            <w:pPr>
              <w:pStyle w:val="Body"/>
              <w:jc w:val="center"/>
            </w:pPr>
            <w:bookmarkStart w:id="12" w:name="_Ref482058704"/>
            <w:r>
              <w:t>[</w:t>
            </w:r>
            <w:fldSimple w:instr=" SEQ Equation \* MERGEFORMAT ">
              <w:r w:rsidR="0055156F">
                <w:rPr>
                  <w:noProof/>
                </w:rPr>
                <w:t>5</w:t>
              </w:r>
            </w:fldSimple>
            <w:r>
              <w:t>]</w:t>
            </w:r>
            <w:bookmarkEnd w:id="12"/>
          </w:p>
        </w:tc>
      </w:tr>
    </w:tbl>
    <w:p w14:paraId="63C4D6CD" w14:textId="2C5BF7B0"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55156F">
        <w:t>[</w:t>
      </w:r>
      <w:r w:rsidR="0055156F">
        <w:rPr>
          <w:noProof/>
        </w:rPr>
        <w:t>5</w:t>
      </w:r>
      <w:r w:rsidR="0055156F">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D1582B"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4973D5E0" w:rsidR="006B7B3A" w:rsidRDefault="006B7B3A" w:rsidP="00B21774">
            <w:pPr>
              <w:pStyle w:val="Body"/>
              <w:jc w:val="center"/>
            </w:pPr>
            <w:r>
              <w:t>[</w:t>
            </w:r>
            <w:fldSimple w:instr=" SEQ Equation \* MERGEFORMAT ">
              <w:r w:rsidR="0055156F">
                <w:rPr>
                  <w:noProof/>
                </w:rPr>
                <w:t>6</w:t>
              </w:r>
            </w:fldSimple>
            <w:r>
              <w:t>]</w:t>
            </w:r>
          </w:p>
        </w:tc>
      </w:tr>
    </w:tbl>
    <w:p w14:paraId="2F3C10EA" w14:textId="29909920"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55156F">
        <w:t>[</w:t>
      </w:r>
      <w:r w:rsidR="0055156F">
        <w:rPr>
          <w:noProof/>
        </w:rPr>
        <w:t>4</w:t>
      </w:r>
      <w:r w:rsidR="0055156F">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D1582B"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14C88F5A" w:rsidR="00ED5080" w:rsidRDefault="00ED5080" w:rsidP="00B21774">
            <w:pPr>
              <w:pStyle w:val="Body"/>
              <w:jc w:val="center"/>
            </w:pPr>
            <w:bookmarkStart w:id="13" w:name="_Ref482095487"/>
            <w:r>
              <w:t>[</w:t>
            </w:r>
            <w:fldSimple w:instr=" SEQ Equation \* MERGEFORMAT ">
              <w:r w:rsidR="0055156F">
                <w:rPr>
                  <w:noProof/>
                </w:rPr>
                <w:t>7</w:t>
              </w:r>
            </w:fldSimple>
            <w:r>
              <w:t>]</w:t>
            </w:r>
            <w:bookmarkEnd w:id="13"/>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D1582B"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265B3A19" w:rsidR="00EB07FC" w:rsidRDefault="00EB07FC" w:rsidP="00B21774">
            <w:pPr>
              <w:pStyle w:val="Body"/>
              <w:jc w:val="center"/>
            </w:pPr>
            <w:bookmarkStart w:id="14" w:name="_Ref482095490"/>
            <w:r>
              <w:t>[</w:t>
            </w:r>
            <w:fldSimple w:instr=" SEQ Equation \* MERGEFORMAT ">
              <w:r w:rsidR="0055156F">
                <w:rPr>
                  <w:noProof/>
                </w:rPr>
                <w:t>8</w:t>
              </w:r>
            </w:fldSimple>
            <w:r>
              <w:t>]</w:t>
            </w:r>
            <w:bookmarkEnd w:id="14"/>
          </w:p>
        </w:tc>
      </w:tr>
    </w:tbl>
    <w:p w14:paraId="1ACE3799" w14:textId="60F2B79B"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55156F">
        <w:t>[</w:t>
      </w:r>
      <w:r w:rsidR="0055156F">
        <w:rPr>
          <w:noProof/>
        </w:rPr>
        <w:t>7</w:t>
      </w:r>
      <w:r w:rsidR="0055156F">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55156F">
        <w:t>[</w:t>
      </w:r>
      <w:r w:rsidR="0055156F">
        <w:rPr>
          <w:noProof/>
        </w:rPr>
        <w:t>8</w:t>
      </w:r>
      <w:r w:rsidR="0055156F">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55156F">
        <w:t>[</w:t>
      </w:r>
      <w:r w:rsidR="0055156F">
        <w:rPr>
          <w:noProof/>
        </w:rPr>
        <w:t>2</w:t>
      </w:r>
      <w:r w:rsidR="0055156F">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D1582B"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2BA16D2B" w:rsidR="00BD689A" w:rsidRDefault="00BD689A" w:rsidP="005342F7">
            <w:pPr>
              <w:pStyle w:val="Body"/>
              <w:jc w:val="center"/>
            </w:pPr>
            <w:r>
              <w:t>[</w:t>
            </w:r>
            <w:fldSimple w:instr=" SEQ Equation \* MERGEFORMAT ">
              <w:r w:rsidR="0055156F">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0C3045F2" w:rsidR="005342F7" w:rsidRDefault="005342F7" w:rsidP="005342F7">
            <w:pPr>
              <w:pStyle w:val="Body"/>
              <w:jc w:val="center"/>
            </w:pPr>
            <w:bookmarkStart w:id="15" w:name="_Ref482096302"/>
            <w:r>
              <w:t>[</w:t>
            </w:r>
            <w:fldSimple w:instr=" SEQ Equation \* MERGEFORMAT ">
              <w:r w:rsidR="0055156F">
                <w:rPr>
                  <w:noProof/>
                </w:rPr>
                <w:t>10</w:t>
              </w:r>
            </w:fldSimple>
            <w:r>
              <w:t>]</w:t>
            </w:r>
            <w:bookmarkEnd w:id="15"/>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0166F704"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55156F">
        <w:t>[</w:t>
      </w:r>
      <w:r w:rsidR="0055156F">
        <w:rPr>
          <w:noProof/>
        </w:rPr>
        <w:t>10</w:t>
      </w:r>
      <w:r w:rsidR="0055156F">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D1582B"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4D6F1EEE" w:rsidR="005342F7" w:rsidRDefault="005342F7" w:rsidP="005342F7">
            <w:pPr>
              <w:pStyle w:val="Body"/>
              <w:jc w:val="center"/>
            </w:pPr>
            <w:r>
              <w:t>[</w:t>
            </w:r>
            <w:fldSimple w:instr=" SEQ Equation \* MERGEFORMAT ">
              <w:r w:rsidR="0055156F">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D1582B"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67027A27" w:rsidR="005342F7" w:rsidRDefault="005342F7" w:rsidP="005342F7">
            <w:pPr>
              <w:pStyle w:val="Body"/>
              <w:jc w:val="center"/>
            </w:pPr>
            <w:bookmarkStart w:id="16" w:name="_Ref482097044"/>
            <w:r>
              <w:t>[</w:t>
            </w:r>
            <w:fldSimple w:instr=" SEQ Equation \* MERGEFORMAT ">
              <w:r w:rsidR="0055156F">
                <w:rPr>
                  <w:noProof/>
                </w:rPr>
                <w:t>12</w:t>
              </w:r>
            </w:fldSimple>
            <w:r>
              <w:t>]</w:t>
            </w:r>
            <w:bookmarkEnd w:id="16"/>
          </w:p>
        </w:tc>
      </w:tr>
    </w:tbl>
    <w:p w14:paraId="367561C6" w14:textId="0EC5D1DE" w:rsidR="005342F7" w:rsidRDefault="004220EF" w:rsidP="004B50CE">
      <w:pPr>
        <w:pStyle w:val="Body"/>
        <w:rPr>
          <w:rFonts w:eastAsiaTheme="minorEastAsia"/>
        </w:rPr>
      </w:pPr>
      <w:r>
        <w:rPr>
          <w:rFonts w:eastAsiaTheme="minorEastAsia"/>
        </w:rPr>
        <w:lastRenderedPageBreak/>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55156F">
        <w:t>[</w:t>
      </w:r>
      <w:r w:rsidR="0055156F">
        <w:rPr>
          <w:noProof/>
        </w:rPr>
        <w:t>12</w:t>
      </w:r>
      <w:r w:rsidR="0055156F">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D1582B"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609A7526" w:rsidR="004220EF" w:rsidRDefault="004220EF" w:rsidP="00B078CD">
            <w:pPr>
              <w:pStyle w:val="Body"/>
              <w:jc w:val="center"/>
            </w:pPr>
            <w:bookmarkStart w:id="17" w:name="_Ref482097137"/>
            <w:r>
              <w:t>[</w:t>
            </w:r>
            <w:fldSimple w:instr=" SEQ Equation \* MERGEFORMAT ">
              <w:r w:rsidR="0055156F">
                <w:rPr>
                  <w:noProof/>
                </w:rPr>
                <w:t>13</w:t>
              </w:r>
            </w:fldSimple>
            <w:r>
              <w:t>]</w:t>
            </w:r>
            <w:bookmarkEnd w:id="17"/>
          </w:p>
        </w:tc>
      </w:tr>
    </w:tbl>
    <w:p w14:paraId="262CE420" w14:textId="2357B99A"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55156F">
        <w:t>[</w:t>
      </w:r>
      <w:r w:rsidR="0055156F">
        <w:rPr>
          <w:noProof/>
        </w:rPr>
        <w:t>13</w:t>
      </w:r>
      <w:r w:rsidR="0055156F">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D1582B"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5235403B" w:rsidR="004220EF" w:rsidRDefault="004220EF" w:rsidP="00B078CD">
            <w:pPr>
              <w:pStyle w:val="Body"/>
              <w:jc w:val="center"/>
            </w:pPr>
            <w:r>
              <w:t>[</w:t>
            </w:r>
            <w:fldSimple w:instr=" SEQ Equation \* MERGEFORMAT ">
              <w:r w:rsidR="0055156F">
                <w:rPr>
                  <w:noProof/>
                </w:rPr>
                <w:t>14</w:t>
              </w:r>
            </w:fldSimple>
            <w:r>
              <w:t>]</w:t>
            </w:r>
          </w:p>
        </w:tc>
      </w:tr>
    </w:tbl>
    <w:p w14:paraId="1224F5BA" w14:textId="6BAD68BA" w:rsidR="004220EF" w:rsidRDefault="00D1582B"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55156F">
        <w:t>[</w:t>
      </w:r>
      <w:r w:rsidR="0055156F">
        <w:rPr>
          <w:noProof/>
        </w:rPr>
        <w:t>13</w:t>
      </w:r>
      <w:r w:rsidR="0055156F">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D1582B"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315CFC14" w:rsidR="00C2460C" w:rsidRDefault="00C2460C" w:rsidP="00B078CD">
            <w:pPr>
              <w:pStyle w:val="Body"/>
              <w:jc w:val="center"/>
            </w:pPr>
            <w:r>
              <w:t>[</w:t>
            </w:r>
            <w:fldSimple w:instr=" SEQ Equation \* MERGEFORMAT ">
              <w:r w:rsidR="0055156F">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D1582B"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31FA7DD1" w:rsidR="00C2460C" w:rsidRDefault="00C2460C" w:rsidP="00B078CD">
            <w:pPr>
              <w:pStyle w:val="Body"/>
              <w:jc w:val="center"/>
            </w:pPr>
            <w:r>
              <w:t>[</w:t>
            </w:r>
            <w:fldSimple w:instr=" SEQ Equation \* MERGEFORMAT ">
              <w:r w:rsidR="0055156F">
                <w:rPr>
                  <w:noProof/>
                </w:rPr>
                <w:t>16</w:t>
              </w:r>
            </w:fldSimple>
            <w:r>
              <w:t>]</w:t>
            </w:r>
          </w:p>
        </w:tc>
      </w:tr>
    </w:tbl>
    <w:p w14:paraId="0C5A654E" w14:textId="211B0DC0" w:rsidR="00C2460C" w:rsidRDefault="00C2460C" w:rsidP="001A0528">
      <w:pPr>
        <w:pStyle w:val="Body"/>
      </w:pPr>
    </w:p>
    <w:p w14:paraId="40F986DE" w14:textId="2EA231CD"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28"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lastRenderedPageBreak/>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r>
      <w:r w:rsidRPr="008955E5">
        <w:rPr>
          <w:i/>
          <w:iCs/>
          <w:noProof/>
          <w:color w:val="999988"/>
        </w:rPr>
        <w:lastRenderedPageBreak/>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350AF914" w:rsidR="004C7D32" w:rsidRDefault="008955E5" w:rsidP="008955E5">
      <w:pPr>
        <w:pStyle w:val="Body"/>
      </w:pPr>
      <w:r>
        <w:t>Once t</w:t>
      </w:r>
      <w:r w:rsidR="00492D94">
        <w:t>he above code has been ru</w:t>
      </w:r>
      <w:r>
        <w:t xml:space="preserve">n, it should produce a figure like </w:t>
      </w:r>
      <w:r w:rsidR="00EB66D5" w:rsidRPr="00EB66D5">
        <w:rPr>
          <w:szCs w:val="24"/>
        </w:rPr>
        <w:fldChar w:fldCharType="begin"/>
      </w:r>
      <w:r w:rsidR="00EB66D5" w:rsidRPr="00EB66D5">
        <w:rPr>
          <w:szCs w:val="24"/>
        </w:rPr>
        <w:instrText xml:space="preserve"> REF  _Ref483786968 \h \* lower </w:instrText>
      </w:r>
      <w:r w:rsidR="00EB66D5">
        <w:rPr>
          <w:szCs w:val="24"/>
        </w:rPr>
        <w:instrText xml:space="preserve"> \* MERGEFORMAT </w:instrText>
      </w:r>
      <w:r w:rsidR="00EB66D5" w:rsidRPr="00EB66D5">
        <w:rPr>
          <w:szCs w:val="24"/>
        </w:rPr>
      </w:r>
      <w:r w:rsidR="00EB66D5" w:rsidRPr="00EB66D5">
        <w:rPr>
          <w:szCs w:val="24"/>
        </w:rPr>
        <w:fldChar w:fldCharType="separate"/>
      </w:r>
      <w:r w:rsidR="0055156F" w:rsidRPr="0055156F">
        <w:rPr>
          <w:color w:val="000000" w:themeColor="text1"/>
          <w:kern w:val="24"/>
          <w:szCs w:val="24"/>
        </w:rPr>
        <w:t xml:space="preserve">figure </w:t>
      </w:r>
      <w:r w:rsidR="0055156F" w:rsidRPr="0055156F">
        <w:rPr>
          <w:noProof/>
          <w:color w:val="000000" w:themeColor="text1"/>
          <w:kern w:val="24"/>
          <w:szCs w:val="24"/>
        </w:rPr>
        <w:t>7</w:t>
      </w:r>
      <w:r w:rsidR="00EB66D5" w:rsidRPr="00EB66D5">
        <w:rPr>
          <w:szCs w:val="24"/>
        </w:rPr>
        <w:fldChar w:fldCharType="end"/>
      </w:r>
      <w:r w:rsidR="00EB66D5">
        <w:t xml:space="preserve"> </w:t>
      </w:r>
      <w:r>
        <w:t>below.</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4AE0BD91" w14:textId="1011C252" w:rsidR="008C3251" w:rsidRPr="00824164" w:rsidRDefault="008C3251" w:rsidP="008955E5">
      <w:pPr>
        <w:pStyle w:val="Body"/>
      </w:pPr>
      <w:bookmarkStart w:id="18" w:name="_GoBack"/>
      <w:bookmarkEnd w:id="18"/>
    </w:p>
    <w:p w14:paraId="60F85052" w14:textId="1C7B8013" w:rsidR="004C7D32" w:rsidRPr="00824164" w:rsidRDefault="004C7D32" w:rsidP="0097021D">
      <w:pPr>
        <w:pStyle w:val="PlainText"/>
        <w:rPr>
          <w:rFonts w:ascii="Courier New" w:hAnsi="Courier New" w:cs="Courier New"/>
        </w:rPr>
      </w:pPr>
    </w:p>
    <w:p w14:paraId="312E3F8C" w14:textId="2A1A2FF4" w:rsidR="004C7D32" w:rsidRPr="00824164" w:rsidRDefault="004C7D32" w:rsidP="0097021D">
      <w:pPr>
        <w:pStyle w:val="PlainText"/>
        <w:rPr>
          <w:rFonts w:ascii="Courier New" w:hAnsi="Courier New" w:cs="Courier New"/>
        </w:rPr>
      </w:pPr>
    </w:p>
    <w:p w14:paraId="56489B99" w14:textId="358ED256" w:rsidR="004C7D32" w:rsidRDefault="004C7D32" w:rsidP="0097021D">
      <w:pPr>
        <w:pStyle w:val="PlainText"/>
        <w:rPr>
          <w:rFonts w:ascii="Courier New" w:hAnsi="Courier New" w:cs="Courier New"/>
        </w:rPr>
      </w:pPr>
    </w:p>
    <w:p w14:paraId="41D08C60" w14:textId="0CA0C3C0" w:rsidR="007C6D8B" w:rsidRDefault="0043134D" w:rsidP="004C7D32">
      <w:pPr>
        <w:pStyle w:val="Body"/>
      </w:pPr>
      <w:r w:rsidRPr="00251902">
        <w:rPr>
          <w:noProof/>
        </w:rPr>
        <mc:AlternateContent>
          <mc:Choice Requires="wpg">
            <w:drawing>
              <wp:anchor distT="0" distB="0" distL="114300" distR="114300" simplePos="0" relativeHeight="251417600" behindDoc="1" locked="0" layoutInCell="1" allowOverlap="1" wp14:anchorId="40223193" wp14:editId="3D7ED957">
                <wp:simplePos x="0" y="0"/>
                <wp:positionH relativeFrom="margin">
                  <wp:posOffset>228600</wp:posOffset>
                </wp:positionH>
                <wp:positionV relativeFrom="paragraph">
                  <wp:posOffset>394970</wp:posOffset>
                </wp:positionV>
                <wp:extent cx="5273040" cy="5029200"/>
                <wp:effectExtent l="0" t="0" r="22860" b="0"/>
                <wp:wrapTopAndBottom/>
                <wp:docPr id="26" name="Group 10"/>
                <wp:cNvGraphicFramePr/>
                <a:graphic xmlns:a="http://schemas.openxmlformats.org/drawingml/2006/main">
                  <a:graphicData uri="http://schemas.microsoft.com/office/word/2010/wordprocessingGroup">
                    <wpg:wgp>
                      <wpg:cNvGrpSpPr/>
                      <wpg:grpSpPr>
                        <a:xfrm>
                          <a:off x="0" y="0"/>
                          <a:ext cx="5273040" cy="5029200"/>
                          <a:chOff x="0" y="0"/>
                          <a:chExt cx="5273273" cy="5029870"/>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29">
                            <a:extLst>
                              <a:ext uri="{28A0092B-C50C-407E-A947-70E740481C1C}">
                                <a14:useLocalDpi xmlns:a14="http://schemas.microsoft.com/office/drawing/2010/main" val="0"/>
                              </a:ext>
                            </a:extLst>
                          </a:blip>
                          <a:srcRect l="6392" r="8968"/>
                          <a:stretch/>
                        </pic:blipFill>
                        <pic:spPr>
                          <a:xfrm>
                            <a:off x="0" y="0"/>
                            <a:ext cx="5110293" cy="4566691"/>
                          </a:xfrm>
                          <a:prstGeom prst="rect">
                            <a:avLst/>
                          </a:prstGeom>
                        </pic:spPr>
                      </pic:pic>
                      <wpg:grpSp>
                        <wpg:cNvPr id="28" name="Group 28"/>
                        <wpg:cNvGrpSpPr/>
                        <wpg:grpSpPr>
                          <a:xfrm>
                            <a:off x="2" y="196465"/>
                            <a:ext cx="5273271" cy="4833405"/>
                            <a:chOff x="2" y="196465"/>
                            <a:chExt cx="5273271" cy="4833405"/>
                          </a:xfrm>
                        </wpg:grpSpPr>
                        <wps:wsp>
                          <wps:cNvPr id="29" name="Rectangle 29"/>
                          <wps:cNvSpPr/>
                          <wps:spPr>
                            <a:xfrm>
                              <a:off x="3" y="196465"/>
                              <a:ext cx="5273268" cy="48104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271" cy="529645"/>
                            </a:xfrm>
                            <a:prstGeom prst="rect">
                              <a:avLst/>
                            </a:prstGeom>
                            <a:noFill/>
                          </wps:spPr>
                          <wps:txbx>
                            <w:txbxContent>
                              <w:p w14:paraId="20DFFC21" w14:textId="5F8B0406" w:rsidR="00D1582B" w:rsidRDefault="00D1582B" w:rsidP="00251902">
                                <w:pPr>
                                  <w:pStyle w:val="NormalWeb"/>
                                  <w:spacing w:before="0" w:beforeAutospacing="0" w:after="0" w:afterAutospacing="0"/>
                                  <w:jc w:val="both"/>
                                </w:pPr>
                                <w:bookmarkStart w:id="19"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7</w:t>
                                </w:r>
                                <w:r>
                                  <w:rPr>
                                    <w:color w:val="000000" w:themeColor="text1"/>
                                    <w:kern w:val="24"/>
                                    <w:sz w:val="20"/>
                                    <w:szCs w:val="20"/>
                                  </w:rPr>
                                  <w:fldChar w:fldCharType="end"/>
                                </w:r>
                                <w:bookmarkEnd w:id="19"/>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spAutoFit/>
                          </wps:bodyPr>
                        </wps:wsp>
                      </wpg:grpSp>
                    </wpg:wgp>
                  </a:graphicData>
                </a:graphic>
              </wp:anchor>
            </w:drawing>
          </mc:Choice>
          <mc:Fallback>
            <w:pict>
              <v:group w14:anchorId="40223193" id="Group 10" o:spid="_x0000_s1071" style="position:absolute;left:0;text-align:left;margin-left:18pt;margin-top:31.1pt;width:415.2pt;height:396pt;z-index:-251898880;mso-position-horizontal-relative:margin" coordsize="52732,50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">
                <v:shape id="Picture 27" o:spid="_x0000_s1072" type="#_x0000_t75" alt="A close up of a map&#10;&#10;Description generated with high confidence" style="position:absolute;width:51102;height:45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">
                  <v:imagedata r:id="rId30" o:title="A close up of a map&#10;&#10;Description generated with high confidence" cropleft="4189f" cropright="5877f"/>
                </v:shape>
                <v:group id="Group 28" o:spid="_x0000_s1073" style="position:absolute;top:1964;width:52732;height:48334" coordorigin=",1964" coordsize="52732,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074" style="position:absolute;top:1964;width:52732;height:48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075"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076" type="#_x0000_t202" style="position:absolute;top:45002;width:5273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5F8B0406" w:rsidR="00D1582B" w:rsidRDefault="00D1582B" w:rsidP="00251902">
                          <w:pPr>
                            <w:pStyle w:val="NormalWeb"/>
                            <w:spacing w:before="0" w:beforeAutospacing="0" w:after="0" w:afterAutospacing="0"/>
                            <w:jc w:val="both"/>
                          </w:pPr>
                          <w:bookmarkStart w:id="20"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7</w:t>
                          </w:r>
                          <w:r>
                            <w:rPr>
                              <w:color w:val="000000" w:themeColor="text1"/>
                              <w:kern w:val="24"/>
                              <w:sz w:val="20"/>
                              <w:szCs w:val="20"/>
                            </w:rPr>
                            <w:fldChar w:fldCharType="end"/>
                          </w:r>
                          <w:bookmarkEnd w:id="20"/>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p>
    <w:sectPr w:rsidR="007C6D8B">
      <w:headerReference w:type="default"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D1582B" w:rsidRDefault="00D1582B" w:rsidP="00D17C1D">
      <w:pPr>
        <w:spacing w:after="0" w:line="240" w:lineRule="auto"/>
      </w:pPr>
      <w:r>
        <w:separator/>
      </w:r>
    </w:p>
  </w:endnote>
  <w:endnote w:type="continuationSeparator" w:id="0">
    <w:p w14:paraId="260CA814" w14:textId="77777777" w:rsidR="00D1582B" w:rsidRDefault="00D1582B"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2F3238DF" w:rsidR="00D1582B" w:rsidRDefault="00D1582B"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E647C">
          <w:rPr>
            <w:noProof/>
          </w:rPr>
          <w:t>8</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D1582B" w:rsidRDefault="00D1582B" w:rsidP="00D17C1D">
      <w:pPr>
        <w:spacing w:after="0" w:line="240" w:lineRule="auto"/>
      </w:pPr>
      <w:r>
        <w:separator/>
      </w:r>
    </w:p>
  </w:footnote>
  <w:footnote w:type="continuationSeparator" w:id="0">
    <w:p w14:paraId="1E5BC5B7" w14:textId="77777777" w:rsidR="00D1582B" w:rsidRDefault="00D1582B"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D1582B" w:rsidRPr="0071223D" w14:paraId="2982494C" w14:textId="77777777" w:rsidTr="00C86AC3">
      <w:tc>
        <w:tcPr>
          <w:tcW w:w="1620" w:type="dxa"/>
          <w:tcBorders>
            <w:bottom w:val="single" w:sz="18" w:space="0" w:color="auto"/>
          </w:tcBorders>
        </w:tcPr>
        <w:p w14:paraId="1E951C2A" w14:textId="4657015B" w:rsidR="00D1582B" w:rsidRPr="0071223D" w:rsidRDefault="00D1582B"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D1582B" w:rsidRPr="0071223D" w:rsidRDefault="00D1582B"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D1582B" w:rsidRPr="0071223D" w:rsidRDefault="00D1582B"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D1582B" w:rsidRPr="0071223D" w:rsidRDefault="00D1582B"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D1582B" w:rsidRPr="0071223D" w:rsidRDefault="00D1582B"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3EC8"/>
    <w:rsid w:val="00016DB3"/>
    <w:rsid w:val="0003760D"/>
    <w:rsid w:val="00037B7F"/>
    <w:rsid w:val="0004173A"/>
    <w:rsid w:val="0005094F"/>
    <w:rsid w:val="000738D0"/>
    <w:rsid w:val="00080082"/>
    <w:rsid w:val="00084783"/>
    <w:rsid w:val="000967C1"/>
    <w:rsid w:val="000A3F42"/>
    <w:rsid w:val="000A67B6"/>
    <w:rsid w:val="000B0865"/>
    <w:rsid w:val="000D441F"/>
    <w:rsid w:val="000D6EE4"/>
    <w:rsid w:val="000E0F13"/>
    <w:rsid w:val="000E2456"/>
    <w:rsid w:val="000F4FC6"/>
    <w:rsid w:val="000F6757"/>
    <w:rsid w:val="00106E22"/>
    <w:rsid w:val="00120DE8"/>
    <w:rsid w:val="00125BF2"/>
    <w:rsid w:val="00135871"/>
    <w:rsid w:val="00146F29"/>
    <w:rsid w:val="00161475"/>
    <w:rsid w:val="00177580"/>
    <w:rsid w:val="0018724A"/>
    <w:rsid w:val="001A0528"/>
    <w:rsid w:val="001A3515"/>
    <w:rsid w:val="001B169F"/>
    <w:rsid w:val="001B5E30"/>
    <w:rsid w:val="001C0D2B"/>
    <w:rsid w:val="001C4FFB"/>
    <w:rsid w:val="001C6B18"/>
    <w:rsid w:val="001C711F"/>
    <w:rsid w:val="001D0861"/>
    <w:rsid w:val="001D0FCF"/>
    <w:rsid w:val="001D165E"/>
    <w:rsid w:val="00204148"/>
    <w:rsid w:val="00210B4D"/>
    <w:rsid w:val="00217481"/>
    <w:rsid w:val="00241B8D"/>
    <w:rsid w:val="00251902"/>
    <w:rsid w:val="002626D7"/>
    <w:rsid w:val="0026286E"/>
    <w:rsid w:val="002730F0"/>
    <w:rsid w:val="00283CB2"/>
    <w:rsid w:val="002A5E8B"/>
    <w:rsid w:val="002B56C6"/>
    <w:rsid w:val="002B7D4D"/>
    <w:rsid w:val="002D5F86"/>
    <w:rsid w:val="002D7913"/>
    <w:rsid w:val="002E391B"/>
    <w:rsid w:val="002E541E"/>
    <w:rsid w:val="002E7383"/>
    <w:rsid w:val="002F5C47"/>
    <w:rsid w:val="00346280"/>
    <w:rsid w:val="003559A5"/>
    <w:rsid w:val="0037072D"/>
    <w:rsid w:val="00387399"/>
    <w:rsid w:val="00394980"/>
    <w:rsid w:val="003A6271"/>
    <w:rsid w:val="003E061C"/>
    <w:rsid w:val="003E0B55"/>
    <w:rsid w:val="003E17B7"/>
    <w:rsid w:val="003E5A58"/>
    <w:rsid w:val="003E7F96"/>
    <w:rsid w:val="003F02CB"/>
    <w:rsid w:val="003F1091"/>
    <w:rsid w:val="003F63BA"/>
    <w:rsid w:val="00406371"/>
    <w:rsid w:val="00413290"/>
    <w:rsid w:val="00414B9B"/>
    <w:rsid w:val="00421C98"/>
    <w:rsid w:val="004220EF"/>
    <w:rsid w:val="004270E1"/>
    <w:rsid w:val="0043134D"/>
    <w:rsid w:val="00432ED6"/>
    <w:rsid w:val="004452EC"/>
    <w:rsid w:val="00461893"/>
    <w:rsid w:val="0046404A"/>
    <w:rsid w:val="00482FC8"/>
    <w:rsid w:val="00492D94"/>
    <w:rsid w:val="004B50CE"/>
    <w:rsid w:val="004B63DA"/>
    <w:rsid w:val="004B6729"/>
    <w:rsid w:val="004C1D14"/>
    <w:rsid w:val="004C2FED"/>
    <w:rsid w:val="004C7D32"/>
    <w:rsid w:val="004D0332"/>
    <w:rsid w:val="004D056F"/>
    <w:rsid w:val="004F3605"/>
    <w:rsid w:val="005202CB"/>
    <w:rsid w:val="005212A1"/>
    <w:rsid w:val="00524B57"/>
    <w:rsid w:val="005342F7"/>
    <w:rsid w:val="00547824"/>
    <w:rsid w:val="0055156F"/>
    <w:rsid w:val="005533F1"/>
    <w:rsid w:val="005538DE"/>
    <w:rsid w:val="005613FA"/>
    <w:rsid w:val="00573826"/>
    <w:rsid w:val="00583F5B"/>
    <w:rsid w:val="005A5C2F"/>
    <w:rsid w:val="005A6381"/>
    <w:rsid w:val="005B758F"/>
    <w:rsid w:val="005C6425"/>
    <w:rsid w:val="005D1EF2"/>
    <w:rsid w:val="005D5634"/>
    <w:rsid w:val="005D7DAC"/>
    <w:rsid w:val="005F1DDA"/>
    <w:rsid w:val="00627AE5"/>
    <w:rsid w:val="00641E75"/>
    <w:rsid w:val="00650275"/>
    <w:rsid w:val="0067551B"/>
    <w:rsid w:val="00675BF5"/>
    <w:rsid w:val="00693205"/>
    <w:rsid w:val="006B5854"/>
    <w:rsid w:val="006B7B3A"/>
    <w:rsid w:val="006C4153"/>
    <w:rsid w:val="006C7E44"/>
    <w:rsid w:val="006D3C6F"/>
    <w:rsid w:val="006D5B9D"/>
    <w:rsid w:val="006E2DF9"/>
    <w:rsid w:val="006E3638"/>
    <w:rsid w:val="006F2263"/>
    <w:rsid w:val="007001B6"/>
    <w:rsid w:val="00711C05"/>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647C"/>
    <w:rsid w:val="007E72FB"/>
    <w:rsid w:val="007F0969"/>
    <w:rsid w:val="007F4369"/>
    <w:rsid w:val="007F70A0"/>
    <w:rsid w:val="00821E35"/>
    <w:rsid w:val="00825DDF"/>
    <w:rsid w:val="00840A20"/>
    <w:rsid w:val="008515AC"/>
    <w:rsid w:val="008573F3"/>
    <w:rsid w:val="00865E9D"/>
    <w:rsid w:val="00890CCE"/>
    <w:rsid w:val="0089346F"/>
    <w:rsid w:val="008955E5"/>
    <w:rsid w:val="008C3251"/>
    <w:rsid w:val="008D7B90"/>
    <w:rsid w:val="008E064D"/>
    <w:rsid w:val="008F13A5"/>
    <w:rsid w:val="00907DF5"/>
    <w:rsid w:val="00915C9D"/>
    <w:rsid w:val="00920D45"/>
    <w:rsid w:val="00942A30"/>
    <w:rsid w:val="009457E3"/>
    <w:rsid w:val="009542E1"/>
    <w:rsid w:val="0097021D"/>
    <w:rsid w:val="00991BE4"/>
    <w:rsid w:val="009974F3"/>
    <w:rsid w:val="009A3401"/>
    <w:rsid w:val="009B166F"/>
    <w:rsid w:val="009E6548"/>
    <w:rsid w:val="00A01C16"/>
    <w:rsid w:val="00A071D8"/>
    <w:rsid w:val="00A15E22"/>
    <w:rsid w:val="00A167CD"/>
    <w:rsid w:val="00A2080F"/>
    <w:rsid w:val="00A23C66"/>
    <w:rsid w:val="00A4207C"/>
    <w:rsid w:val="00A442EA"/>
    <w:rsid w:val="00A44C22"/>
    <w:rsid w:val="00A6271A"/>
    <w:rsid w:val="00A94994"/>
    <w:rsid w:val="00AA1A14"/>
    <w:rsid w:val="00AA4D21"/>
    <w:rsid w:val="00AA52AC"/>
    <w:rsid w:val="00AE248A"/>
    <w:rsid w:val="00AE4126"/>
    <w:rsid w:val="00B034C6"/>
    <w:rsid w:val="00B078CD"/>
    <w:rsid w:val="00B12F01"/>
    <w:rsid w:val="00B21774"/>
    <w:rsid w:val="00B2357D"/>
    <w:rsid w:val="00B40E27"/>
    <w:rsid w:val="00B41AB5"/>
    <w:rsid w:val="00B53FE0"/>
    <w:rsid w:val="00B617AE"/>
    <w:rsid w:val="00B62A5E"/>
    <w:rsid w:val="00B657CE"/>
    <w:rsid w:val="00B72859"/>
    <w:rsid w:val="00B8028F"/>
    <w:rsid w:val="00B8057A"/>
    <w:rsid w:val="00B807A4"/>
    <w:rsid w:val="00B9384F"/>
    <w:rsid w:val="00BA0C27"/>
    <w:rsid w:val="00BA1D55"/>
    <w:rsid w:val="00BC4747"/>
    <w:rsid w:val="00BC7DA6"/>
    <w:rsid w:val="00BD689A"/>
    <w:rsid w:val="00C0406B"/>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C06D1"/>
    <w:rsid w:val="00CD4BE7"/>
    <w:rsid w:val="00CE7C38"/>
    <w:rsid w:val="00CF0DFD"/>
    <w:rsid w:val="00CF3578"/>
    <w:rsid w:val="00CF75FD"/>
    <w:rsid w:val="00D064CF"/>
    <w:rsid w:val="00D126A6"/>
    <w:rsid w:val="00D1582B"/>
    <w:rsid w:val="00D15E08"/>
    <w:rsid w:val="00D17C1D"/>
    <w:rsid w:val="00D3120A"/>
    <w:rsid w:val="00D35FCA"/>
    <w:rsid w:val="00D45C6D"/>
    <w:rsid w:val="00D46B7F"/>
    <w:rsid w:val="00D63D19"/>
    <w:rsid w:val="00D6676D"/>
    <w:rsid w:val="00D66DDD"/>
    <w:rsid w:val="00D843E0"/>
    <w:rsid w:val="00D90501"/>
    <w:rsid w:val="00D91C4C"/>
    <w:rsid w:val="00D92D32"/>
    <w:rsid w:val="00DB5191"/>
    <w:rsid w:val="00DC02A4"/>
    <w:rsid w:val="00DD27E0"/>
    <w:rsid w:val="00DD6BF9"/>
    <w:rsid w:val="00DF0D93"/>
    <w:rsid w:val="00E1352B"/>
    <w:rsid w:val="00E20808"/>
    <w:rsid w:val="00E226EC"/>
    <w:rsid w:val="00E35977"/>
    <w:rsid w:val="00E65603"/>
    <w:rsid w:val="00E65B85"/>
    <w:rsid w:val="00E74192"/>
    <w:rsid w:val="00EA6303"/>
    <w:rsid w:val="00EB07FC"/>
    <w:rsid w:val="00EB66D5"/>
    <w:rsid w:val="00EC4EF1"/>
    <w:rsid w:val="00ED0E01"/>
    <w:rsid w:val="00ED0E6A"/>
    <w:rsid w:val="00ED5080"/>
    <w:rsid w:val="00ED5A62"/>
    <w:rsid w:val="00ED698C"/>
    <w:rsid w:val="00EF6AFB"/>
    <w:rsid w:val="00F14A48"/>
    <w:rsid w:val="00F225BC"/>
    <w:rsid w:val="00F2420C"/>
    <w:rsid w:val="00F709C1"/>
    <w:rsid w:val="00F728DC"/>
    <w:rsid w:val="00F81D59"/>
    <w:rsid w:val="00F862BA"/>
    <w:rsid w:val="00F87811"/>
    <w:rsid w:val="00F90D35"/>
    <w:rsid w:val="00F921FD"/>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sv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github.com/SyntaxVoid/PyFusionDIIID/blob/master/Writing/ClusteringExample.py"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33F13-648D-45F6-87B8-C4CD153C4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3</Pages>
  <Words>6432</Words>
  <Characters>3666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6</cp:revision>
  <cp:lastPrinted>2017-05-09T09:10:00Z</cp:lastPrinted>
  <dcterms:created xsi:type="dcterms:W3CDTF">2017-05-29T22:29:00Z</dcterms:created>
  <dcterms:modified xsi:type="dcterms:W3CDTF">2017-05-30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